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CDEF36" w14:textId="51249237" w:rsidR="00FE606F" w:rsidRDefault="00665FC8" w:rsidP="00A248E1">
      <w:pPr>
        <w:pStyle w:val="Heading1"/>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34F17BC9" w:rsidR="00A248E1" w:rsidRPr="00B0332F" w:rsidRDefault="00A248E1" w:rsidP="00A248E1">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Daniel W.A. Noble</w:t>
      </w:r>
      <w:r w:rsidR="006D0B22">
        <w:rPr>
          <w:vertAlign w:val="superscript"/>
          <w:lang w:val="en-AU"/>
        </w:rPr>
        <w:t>1,</w:t>
      </w:r>
      <w:r>
        <w:rPr>
          <w:vertAlign w:val="superscript"/>
          <w:lang w:val="en-AU"/>
        </w:rPr>
        <w:t>3</w:t>
      </w:r>
    </w:p>
    <w:p w14:paraId="30DE0692" w14:textId="77777777" w:rsidR="00A248E1" w:rsidRPr="00B0332F" w:rsidRDefault="00A248E1" w:rsidP="00136C0F">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136C0F">
      <w:pPr>
        <w:ind w:left="284" w:hanging="284"/>
        <w:contextualSpacing/>
      </w:pPr>
      <w:r w:rsidRPr="00B0332F">
        <w:rPr>
          <w:lang w:val="en-AU"/>
        </w:rPr>
        <w:t xml:space="preserve">2 </w:t>
      </w:r>
      <w:r w:rsidRPr="00B0332F">
        <w:rPr>
          <w:i/>
        </w:rPr>
        <w:t>Diabetes and Metabolism Division, Garvan Institute of Medical Research, 384 Victoria Street, Darlinghurst, Sydney, NSW 2010, Australia</w:t>
      </w:r>
    </w:p>
    <w:p w14:paraId="58F2B126" w14:textId="74E39B0E" w:rsidR="00A248E1" w:rsidRPr="00B0332F" w:rsidRDefault="006D0B22" w:rsidP="00136C0F">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A248E1">
      <w:pPr>
        <w:contextualSpacing/>
        <w:rPr>
          <w:lang w:val="en-AU"/>
        </w:rPr>
      </w:pPr>
    </w:p>
    <w:p w14:paraId="43876612" w14:textId="77777777" w:rsidR="00A248E1" w:rsidRPr="00B0332F" w:rsidRDefault="00A248E1" w:rsidP="00A248E1">
      <w:pPr>
        <w:contextualSpacing/>
        <w:rPr>
          <w:lang w:val="en-AU"/>
        </w:rPr>
      </w:pPr>
      <w:r w:rsidRPr="00B0332F">
        <w:rPr>
          <w:lang w:val="en-AU"/>
        </w:rPr>
        <w:t>Corresponding author: Fonti Kar</w:t>
      </w:r>
    </w:p>
    <w:p w14:paraId="3C639B94" w14:textId="77777777" w:rsidR="00A248E1" w:rsidRPr="00B0332F" w:rsidRDefault="00A248E1" w:rsidP="00A248E1">
      <w:pPr>
        <w:contextualSpacing/>
        <w:rPr>
          <w:lang w:val="en-AU"/>
        </w:rPr>
      </w:pPr>
      <w:r w:rsidRPr="00B0332F">
        <w:rPr>
          <w:lang w:val="en-AU"/>
        </w:rPr>
        <w:t xml:space="preserve">Correspondence email: </w:t>
      </w:r>
      <w:hyperlink r:id="rId6" w:history="1">
        <w:r w:rsidRPr="00B0332F">
          <w:rPr>
            <w:rStyle w:val="Hyperlink"/>
            <w:lang w:val="en-AU"/>
          </w:rPr>
          <w:t>fonti.kar@gmail.com</w:t>
        </w:r>
      </w:hyperlink>
    </w:p>
    <w:p w14:paraId="01A2FEBD" w14:textId="77777777" w:rsidR="00A248E1" w:rsidRDefault="00A248E1" w:rsidP="00632C0E">
      <w:pPr>
        <w:pStyle w:val="Thesisnormal"/>
      </w:pPr>
    </w:p>
    <w:p w14:paraId="31722DEC" w14:textId="1F0AEFEC" w:rsidR="00FE606F" w:rsidRDefault="00FE606F" w:rsidP="00FE606F">
      <w:pPr>
        <w:pStyle w:val="Heading1"/>
      </w:pPr>
      <w:r>
        <w:t>Abstract</w:t>
      </w:r>
    </w:p>
    <w:p w14:paraId="0B6306EE" w14:textId="0E048808" w:rsidR="003215AA" w:rsidRDefault="00B2563C" w:rsidP="00CD67CE">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a higher mass 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effects </w:t>
      </w:r>
      <w:r>
        <w:t xml:space="preserve">and heritability </w:t>
      </w:r>
      <w:r w:rsidR="00385F73">
        <w:t xml:space="preserve">were higher in hot developmental temperature treatment, however these differences were not statistically significant. </w:t>
      </w:r>
      <w:r w:rsidR="00DA3EC8">
        <w:t xml:space="preserve">Heritability increased with age, whereas maternal effects decreased upon hatching but increased again at a later age. Our work suggests that evolutionary potential of growth is </w:t>
      </w:r>
      <w:r w:rsidR="009231A1">
        <w:t xml:space="preserve">complex, </w:t>
      </w:r>
      <w:r w:rsidR="00DA3EC8">
        <w:t>age 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CD67CE"/>
    <w:p w14:paraId="51104AB4" w14:textId="6877E522" w:rsidR="00FE606F" w:rsidRDefault="00FE606F" w:rsidP="00FE606F">
      <w:pPr>
        <w:pStyle w:val="Heading1"/>
      </w:pPr>
      <w:r>
        <w:t>Keywords</w:t>
      </w:r>
    </w:p>
    <w:p w14:paraId="5A9E47E7" w14:textId="3D9AED1A" w:rsidR="00F71A57" w:rsidRDefault="00665FC8" w:rsidP="00665FC8">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
        <w:br w:type="page"/>
      </w:r>
    </w:p>
    <w:p w14:paraId="37AD7B0C" w14:textId="3258C2C5" w:rsidR="003030DA" w:rsidRPr="00C13E80" w:rsidRDefault="003030DA" w:rsidP="00894D53">
      <w:pPr>
        <w:pStyle w:val="Heading1"/>
      </w:pPr>
      <w:commentRangeStart w:id="0"/>
      <w:r>
        <w:lastRenderedPageBreak/>
        <w:t>Introduction</w:t>
      </w:r>
      <w:commentRangeEnd w:id="0"/>
      <w:r w:rsidR="004A33A0">
        <w:rPr>
          <w:rStyle w:val="CommentReference"/>
          <w:rFonts w:eastAsiaTheme="minorHAnsi" w:cstheme="minorBidi"/>
          <w:b w:val="0"/>
          <w:color w:val="auto"/>
        </w:rPr>
        <w:commentReference w:id="0"/>
      </w:r>
    </w:p>
    <w:p w14:paraId="3697C90B" w14:textId="00ECE0BF" w:rsidR="002B0ED6" w:rsidRDefault="003030DA" w:rsidP="003030DA">
      <w:pPr>
        <w:ind w:firstLine="720"/>
      </w:pPr>
      <w:r>
        <w:t>Developmental plasticity plays a key role in generating phenotypic variation</w:t>
      </w:r>
      <w:r w:rsidR="00AE0DED">
        <w:t xml:space="preserve"> (Noble et al 2018; </w:t>
      </w:r>
      <w:r w:rsidR="00AE0DED">
        <w:rPr>
          <w:noProof/>
        </w:rPr>
        <w:t>Ghalambor et al., 2007; West-Eberhard, 2003</w:t>
      </w:r>
      <w:r w:rsidR="00AE0DED">
        <w:t>)</w:t>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give rise </w:t>
      </w:r>
      <w:r w:rsidR="0017209D">
        <w:fldChar w:fldCharType="begin"/>
      </w:r>
      <w:r w:rsidR="0017209D">
        <w:instrText xml:space="preserve"> ADDIN ZOTERO_ITEM CSL_CITATION {"citationID":"MwdbHyD0","properties":{"formattedCitation":"(Monaghan, 2008; West-Eberhard, 2003)","plainCitation":"(Monaghan, 2008; West-Eberhard, 2003)","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id":3230,"uris":["http://zotero.org/users/1379426/items/HFLMSJY7"],"uri":["http://zotero.org/users/1379426/items/HFLMSJY7"],"itemData":{"id":3230,"type":"book","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language":"en","note":"Google-Books-ID: 7DQNTPYaHlYC","number-of-pages":"815","publisher":"Oxford University Press","source":"Google Books","title":"Developmental Plasticity and Evolution","author":[{"family":"West-Eberhard","given":"Mary Jane"}],"issued":{"date-parts":[["2003",3,13]]}}}],"schema":"https://github.com/citation-style-language/schema/raw/master/csl-citation.json"} </w:instrText>
      </w:r>
      <w:r w:rsidR="0017209D">
        <w:fldChar w:fldCharType="separate"/>
      </w:r>
      <w:r w:rsidR="0017209D">
        <w:rPr>
          <w:noProof/>
        </w:rPr>
        <w:t>(Monaghan, 2008; West-Eberhard, 2003)</w:t>
      </w:r>
      <w:r w:rsidR="0017209D">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17209D">
        <w:fldChar w:fldCharType="begin"/>
      </w:r>
      <w:r w:rsidR="0017209D">
        <w:instrText xml:space="preserve"> ADDIN ZOTERO_ITEM CSL_CITATION {"citationID":"OXz3NiUd","properties":{"formattedCitation":"(Monaghan, 2008; Noble et al., 2017)","plainCitation":"(Monaghan, 2008; Noble et al., 2017)","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schema":"https://github.com/citation-style-language/schema/raw/master/csl-citation.json"} </w:instrText>
      </w:r>
      <w:r w:rsidR="0017209D">
        <w:fldChar w:fldCharType="separate"/>
      </w:r>
      <w:r w:rsidR="0017209D">
        <w:rPr>
          <w:noProof/>
        </w:rPr>
        <w:t>(Monaghan, 2008; Noble et al., 2017)</w:t>
      </w:r>
      <w:r w:rsidR="0017209D">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fldChar w:fldCharType="begin"/>
      </w:r>
      <w:r w:rsidR="0017209D">
        <w:instrText xml:space="preserve"> ADDIN ZOTERO_ITEM CSL_CITATION {"citationID":"cX9Z7iZX","properties":{"formattedCitation":"(Beaman et al., 2016; Ghalambor et al., 2007)","plainCitation":"(Beaman et al., 2016; Ghalambor et al., 2007)","noteIndex":0},"citationItems":[{"id":3599,"uris":["http://zotero.org/users/1379426/items/Z8PCLL9D"],"uri":["http://zotero.org/users/1379426/items/Z8PCLL9D"],"itemData":{"id":3599,"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in Ecology &amp; Evolution","DOI":"10.1016/j.tree.2016.01.004","ISSN":"0169-5347","issue":"3","journalAbbreviation":"Trends in Ecology &amp; Evolution","language":"en","page":"237-249","source":"ScienceDirect","title":"Evolution of Plasticity: Mechanistic Link between Development and Reversible Acclimation","title-short":"Evolution of Plasticity","volume":"31","author":[{"family":"Beaman","given":"Julian E."},{"family":"White","given":"Craig R."},{"family":"Seebacher","given":"Frank"}],"issued":{"date-parts":[["2016",3,1]]}}},{"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fldChar w:fldCharType="separate"/>
      </w:r>
      <w:r w:rsidR="0017209D">
        <w:rPr>
          <w:noProof/>
        </w:rPr>
        <w:t>(Beaman et al., 2016; Ghalambor et al., 2007)</w:t>
      </w:r>
      <w:r>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fldChar w:fldCharType="begin"/>
      </w:r>
      <w:r w:rsidR="000F70BF">
        <w:instrText xml:space="preserve"> ADDIN ZOTERO_ITEM CSL_CITATION {"citationID":"hXv6a1VY","properties":{"formattedCitation":"(Beldade et al., 2011; Noble et al., 2019; West-Eberhard, 2003)","plainCitation":"(Beldade et al., 2011; Noble et al., 2019; West-Eberhard, 2003)","noteIndex":0},"citationItems":[{"id":3452,"uris":["http://zotero.org/users/1379426/items/SSZZ3NFI"],"uri":["http://zotero.org/users/1379426/items/SSZZ3NFI"],"itemData":{"id":3452,"type":"article-journal","abstract":"Aside from its selective role in filtering inter-individual variation during evolution by natural selection, the environment also plays an instructive role in producing variation during development. External environmental cues can influence developmental rates and/or trajectories and lead to the production of distinct phenotypes from the same genotype. This can result in a better match between adult phenotype and selective environment and thus represents a potential solution to problems posed by environmental fluctuation. The phenomenon is called adaptive developmental plasticity. The study of developmental plasticity integrates different disciplines (notably ecology and developmental biology) and analyses at all levels of biological organization, from the molecular regulation of changes in organismal development to variation in phenotypes and fitness in natural populations. Here, we focus on recent advances and examples from morphological traits in animals to provide a broad overview covering (i) the evolution of developmental plasticity, as well as its relevance to adaptive evolution, (ii) the ecological significance of alternative environmentally induced phenotypes, and the way the external environment can affect development to produce them, (iii) the molecular mechanisms underlying developmental plasticity, with emphasis on the contribution of genetic, physiological and epigenetic factors, and (iv) current challenges and trends, including the relevance of the environmental sensitivity of development to studies in ecological developmental biology, biomedicine and conservation biology.","container-title":"Molecular Ecology","DOI":"10.1111/j.1365-294X.2011.05016.x","ISSN":"1365-294X","issue":"7","language":"en","note":"_eprint: https://onlinelibrary.wiley.com/doi/pdf/10.1111/j.1365-294X.2011.05016.x","page":"1347-1363","source":"Wiley Online Library","title":"Evolution and molecular mechanisms of adaptive developmental plasticity","volume":"20","author":[{"family":"Beldade","given":"Patrícia"},{"family":"Mateus","given":"Ana Rita A."},{"family":"Keller","given":"Roberto A."}],"issued":{"date-parts":[["201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30,"uris":["http://zotero.org/users/1379426/items/HFLMSJY7"],"uri":["http://zotero.org/users/1379426/items/HFLMSJY7"],"itemData":{"id":3230,"type":"book","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language":"en","note":"Google-Books-ID: 7DQNTPYaHlYC","number-of-pages":"815","publisher":"Oxford University Press","source":"Google Books","title":"Developmental Plasticity and Evolution","author":[{"family":"West-Eberhard","given":"Mary Jane"}],"issued":{"date-parts":[["2003",3,13]]}}}],"schema":"https://github.com/citation-style-language/schema/raw/master/csl-citation.json"} </w:instrText>
      </w:r>
      <w:r>
        <w:fldChar w:fldCharType="separate"/>
      </w:r>
      <w:r w:rsidR="000F70BF">
        <w:rPr>
          <w:noProof/>
        </w:rPr>
        <w:t>(Beldade et al., 2011; Noble et al., 2019; West-Eberhard, 2003)</w:t>
      </w:r>
      <w:r>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470477">
        <w:fldChar w:fldCharType="begin"/>
      </w:r>
      <w:r w:rsidR="00470477">
        <w:instrText xml:space="preserve"> ADDIN ZOTERO_ITEM CSL_CITATION {"citationID":"DMt2spJ6","properties":{"formattedCitation":"(Botero et al., 2015; Reed et al., 2010)","plainCitation":"(Botero et al., 2015;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470477">
        <w:fldChar w:fldCharType="separate"/>
      </w:r>
      <w:r w:rsidR="00470477">
        <w:rPr>
          <w:noProof/>
        </w:rPr>
        <w:t>(Botero et al., 2015; Reed et al., 2010)</w:t>
      </w:r>
      <w:r w:rsidR="00470477">
        <w:fldChar w:fldCharType="end"/>
      </w:r>
      <w:r w:rsidR="00955BAF">
        <w:t>.</w:t>
      </w:r>
    </w:p>
    <w:p w14:paraId="75FA4428" w14:textId="77777777" w:rsidR="002B0ED6" w:rsidRDefault="002B0ED6" w:rsidP="00203D94"/>
    <w:p w14:paraId="5DFB89D5" w14:textId="5A48875F" w:rsidR="003030DA" w:rsidRPr="002179BE" w:rsidRDefault="005D27B5" w:rsidP="007C535A">
      <w:pPr>
        <w:ind w:firstLine="720"/>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 </w:t>
      </w:r>
      <w:r w:rsidR="00D61D8E">
        <w:fldChar w:fldCharType="begin"/>
      </w:r>
      <w:r w:rsidR="00D61D8E">
        <w: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D61D8E">
        <w:fldChar w:fldCharType="separate"/>
      </w:r>
      <w:r w:rsidR="00D61D8E">
        <w:rPr>
          <w:noProof/>
        </w:rPr>
        <w:t>(Lynch &amp; Walsh, 1998)</w:t>
      </w:r>
      <w:r w:rsidR="00D61D8E">
        <w:fldChar w:fldCharType="end"/>
      </w:r>
      <w:r w:rsidR="003030DA">
        <w:t xml:space="preserve">. </w:t>
      </w:r>
      <w:r w:rsidR="001C5D32">
        <w:t>I</w:t>
      </w:r>
      <w:r w:rsidR="00405EB1">
        <w:t xml:space="preserve">t </w:t>
      </w:r>
      <w:r w:rsidR="00241FE0">
        <w:t>has long been</w:t>
      </w:r>
      <w:r w:rsidR="00405EB1">
        <w:t xml:space="preserve"> recognised that </w:t>
      </w:r>
      <w:r w:rsidR="005E6420">
        <w:t xml:space="preserve">selection and genetic variation </w:t>
      </w:r>
      <w:r w:rsidR="00E9778A">
        <w:t>change</w:t>
      </w:r>
      <w:r w:rsidR="004D6425">
        <w:t>s</w:t>
      </w:r>
      <w:r w:rsidR="005E6420">
        <w:t xml:space="preserve"> across environments</w:t>
      </w:r>
      <w:r w:rsidR="001C5D32">
        <w:t xml:space="preserve"> </w:t>
      </w:r>
      <w:r w:rsidR="001C5D32">
        <w:fldChar w:fldCharType="begin"/>
      </w:r>
      <w:r w:rsidR="00203D94">
        <w:instrText xml:space="preserve"> ADDIN ZOTERO_ITEM CSL_CITATION {"citationID":"Ia42ZUT7","properties":{"formattedCitation":"(Falconer &amp; Mackay, 1996)","plainCitation":"(Falconer &amp; Mackay, 1996)","noteIndex":0},"citationItems":[{"id":"9nT0ITq1/n1CI8i6b","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instrText>
      </w:r>
      <w:r w:rsidR="001C5D32">
        <w:fldChar w:fldCharType="separate"/>
      </w:r>
      <w:r w:rsidR="001C5D32">
        <w:rPr>
          <w:noProof/>
        </w:rPr>
        <w:t>(Falconer &amp; Mackay, 1996)</w:t>
      </w:r>
      <w:r w:rsidR="001C5D32">
        <w:fldChar w:fldCharType="end"/>
      </w:r>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203D94">
        <w:fldChar w:fldCharType="begin"/>
      </w:r>
      <w:r w:rsidR="00203D94">
        <w: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instrText>
      </w:r>
      <w:r w:rsidR="00203D94">
        <w:fldChar w:fldCharType="separate"/>
      </w:r>
      <w:r w:rsidR="00203D94" w:rsidRPr="00203D94">
        <w:rPr>
          <w:rFonts w:cs="Times New Roman"/>
        </w:rPr>
        <w:t>(Charmantier &amp; Garant, 2005; Fischer et al., 2020; Hoffmann &amp; Merilä, 1999; Noble et al., 2019; Rowiński &amp; Rogell, 2017; Wood &amp; Brodie, 2015)</w:t>
      </w:r>
      <w:r w:rsidR="00203D94">
        <w:fldChar w:fldCharType="end"/>
      </w:r>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3030DA">
        <w:fldChar w:fldCharType="begin"/>
      </w:r>
      <w:r w:rsidR="00402A81">
        <w: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3030DA">
        <w:fldChar w:fldCharType="separate"/>
      </w:r>
      <w:r w:rsidR="00402A81" w:rsidRPr="00402A81">
        <w:rPr>
          <w:rFonts w:cs="Times New Roman"/>
        </w:rPr>
        <w:t>(Hoffman &amp; Parsons, 1991; Hoffmann &amp; Merilä, 1999)</w:t>
      </w:r>
      <w:r w:rsidR="003030DA">
        <w:fldChar w:fldCharType="end"/>
      </w:r>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r w:rsidR="00981D3A">
        <w:t>in</w:t>
      </w:r>
      <w:r w:rsidR="003030DA">
        <w:t xml:space="preserve"> stressful </w:t>
      </w:r>
      <w:r w:rsidR="004D6425">
        <w:t xml:space="preserve">conditions </w:t>
      </w:r>
      <w:r w:rsidR="003030DA">
        <w:fldChar w:fldCharType="begin"/>
      </w:r>
      <w:r w:rsidR="00203D94">
        <w:instrText xml:space="preserve"> ADDIN ZOTERO_ITEM CSL_CITATION {"citationID":"8InbjA87","properties":{"formattedCitation":"(Paaby &amp; Rockman, 2014)","plainCitation":"(Paaby &amp; Rockman, 2014)","noteIndex":0},"citationItems":[{"id":"9nT0ITq1/ZekjTQdo","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instrText>
      </w:r>
      <w:r w:rsidR="003030DA">
        <w:fldChar w:fldCharType="separate"/>
      </w:r>
      <w:r w:rsidR="003030DA">
        <w:rPr>
          <w:noProof/>
        </w:rPr>
        <w:t>(Paaby &amp; Rockman, 2014)</w:t>
      </w:r>
      <w:r w:rsidR="003030DA">
        <w:fldChar w:fldCharType="end"/>
      </w:r>
      <w:r w:rsidR="003030DA">
        <w:t xml:space="preserve">. </w:t>
      </w:r>
      <w:r w:rsidR="00402A81">
        <w:t xml:space="preserve">However, others mechanisms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3030DA">
        <w:fldChar w:fldCharType="begin"/>
      </w:r>
      <w:r w:rsidR="00203D94">
        <w: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instrText>
      </w:r>
      <w:r w:rsidR="003030DA">
        <w:fldChar w:fldCharType="separate"/>
      </w:r>
      <w:r w:rsidR="00203D94">
        <w:rPr>
          <w:noProof/>
        </w:rPr>
        <w:t>(Charmantier &amp; Garant, 2005; Coltman et al., 2001)</w:t>
      </w:r>
      <w:r w:rsidR="003030DA">
        <w:fldChar w:fldCharType="end"/>
      </w:r>
      <w:r w:rsidR="00402A81">
        <w:t xml:space="preserve">. </w:t>
      </w:r>
      <w:r w:rsidR="00DB7E5B">
        <w:t xml:space="preserve">Environmental dependence of </w:t>
      </w:r>
      <w:r w:rsidR="00AD24C8">
        <w:t>genetic variance implies that under the same selection pressure</w:t>
      </w:r>
      <w:r w:rsidR="00AF4596">
        <w:t>,</w:t>
      </w:r>
      <w:r w:rsidR="00AD24C8">
        <w:t xml:space="preserve"> the speed of evolutionary change would likely </w:t>
      </w:r>
      <w:r w:rsidR="00AF4596">
        <w:t>change thus</w:t>
      </w:r>
      <w:r w:rsidR="00AD24C8">
        <w:t xml:space="preserve"> making it difficult to predict genetic adaptation</w:t>
      </w:r>
      <w:r w:rsidR="00AD24C8">
        <w:rPr>
          <w:lang w:val="en-AU"/>
        </w:rPr>
        <w:t>.</w:t>
      </w:r>
    </w:p>
    <w:p w14:paraId="15E38A85" w14:textId="77777777" w:rsidR="003030DA" w:rsidRDefault="003030DA" w:rsidP="003030DA"/>
    <w:p w14:paraId="5545D77F" w14:textId="2439442F" w:rsidR="003030DA" w:rsidRPr="00E64B49" w:rsidRDefault="003030DA" w:rsidP="00E64B49">
      <w:pPr>
        <w:ind w:firstLine="720"/>
      </w:pPr>
      <w:r>
        <w:t xml:space="preserve">Comparative studies have shown that the influence of </w:t>
      </w:r>
      <w:r w:rsidR="0085156C">
        <w:t xml:space="preserve">environmental stress on genetic variance during </w:t>
      </w:r>
      <w:r>
        <w:t xml:space="preserve">development is not straightforward </w:t>
      </w:r>
      <w:r>
        <w:fldChar w:fldCharType="begin"/>
      </w:r>
      <w:r w:rsidR="00203D94">
        <w: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00203D94" w:rsidRPr="00203D94">
        <w:rPr>
          <w:rFonts w:cs="Times New Roman"/>
        </w:rPr>
        <w:t>(Charmantier &amp; Garant, 2005; Hoffmann &amp; Merilä, 1999; Rowiński &amp; Rogell, 2017)</w:t>
      </w:r>
      <w:r>
        <w:fldChar w:fldCharType="end"/>
      </w:r>
      <w:r>
        <w:t xml:space="preserve">. In lab studies, </w:t>
      </w:r>
      <w:r w:rsidR="00BC51E9">
        <w:t xml:space="preserve">elevated </w:t>
      </w:r>
      <w:r>
        <w:t>developmental stress ha</w:t>
      </w:r>
      <w:r w:rsidR="00475A8F">
        <w:t>s</w:t>
      </w:r>
      <w:r>
        <w:t xml:space="preserve"> been shown to increase the heritability of morphological traits </w:t>
      </w:r>
      <w:r>
        <w:fldChar w:fldCharType="begin"/>
      </w:r>
      <w:r>
        <w: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fldChar w:fldCharType="separate"/>
      </w:r>
      <w:r w:rsidRPr="00363705">
        <w:rPr>
          <w:rFonts w:cs="Times New Roman"/>
        </w:rPr>
        <w:t>(Hoffmann &amp; Merilä, 1999)</w:t>
      </w:r>
      <w:r>
        <w:fldChar w:fldCharType="end"/>
      </w:r>
      <w:r>
        <w:t>,</w:t>
      </w:r>
      <w:r w:rsidRPr="0049629B">
        <w:t xml:space="preserve"> </w:t>
      </w:r>
      <w:r>
        <w:t xml:space="preserve">whereas wild, non-domestic populations tend to have higher heritability in favourable environments </w:t>
      </w:r>
      <w:r>
        <w:fldChar w:fldCharType="begin"/>
      </w:r>
      <w:r w:rsidR="00203D94">
        <w: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instrText>
      </w:r>
      <w:r>
        <w:fldChar w:fldCharType="separate"/>
      </w:r>
      <w:r w:rsidR="00203D94">
        <w:rPr>
          <w:noProof/>
        </w:rPr>
        <w:t>(Charmantier &amp; Garant, 2005)</w:t>
      </w:r>
      <w:r>
        <w:fldChar w:fldCharType="end"/>
      </w:r>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fldChar w:fldCharType="begin"/>
      </w:r>
      <w:r w:rsidR="00203D94">
        <w: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instrText>
      </w:r>
      <w:r>
        <w:fldChar w:fldCharType="separate"/>
      </w:r>
      <w:r w:rsidR="00203D94">
        <w:rPr>
          <w:noProof/>
        </w:rPr>
        <w:t>(Charmantier &amp; Garant, 2005; Dahlgaard &amp; Hoffmann, 2000)</w:t>
      </w:r>
      <w:r>
        <w:fldChar w:fldCharType="end"/>
      </w:r>
      <w:r>
        <w:t>.</w:t>
      </w:r>
      <w:r w:rsidR="007C535A">
        <w:t xml:space="preserve"> Importantly, e</w:t>
      </w:r>
      <w:r>
        <w:t xml:space="preserve">nvironmental comparisons of heritability have been criticised as </w:t>
      </w:r>
      <w:r w:rsidR="007C535A">
        <w:t>the</w:t>
      </w:r>
      <w:r w:rsidR="009867E0">
        <w:t xml:space="preserve"> ratio nature of </w:t>
      </w:r>
      <w:r w:rsidR="00F8101C">
        <w:t>its</w:t>
      </w:r>
      <w:r w:rsidR="009867E0">
        <w:t xml:space="preserve"> calculations</w:t>
      </w:r>
      <w:r w:rsidR="004171FC">
        <w:t xml:space="preserve"> </w:t>
      </w:r>
      <w:r w:rsidR="009867E0">
        <w:t>can mask</w:t>
      </w:r>
      <w:r w:rsidR="00326D46">
        <w:t xml:space="preserve"> changes in the</w:t>
      </w:r>
      <w:r>
        <w:t xml:space="preserve"> relative contributions of non-genetic </w:t>
      </w:r>
      <w:r w:rsidR="00326D46">
        <w:t xml:space="preserve">and genetic </w:t>
      </w:r>
      <w:r>
        <w:t>variance</w:t>
      </w:r>
      <w:r w:rsidR="00326D46">
        <w:t xml:space="preserve"> </w:t>
      </w:r>
      <w:r w:rsidR="0085156C">
        <w:fldChar w:fldCharType="begin"/>
      </w:r>
      <w:r w:rsidR="0085156C">
        <w: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rsidR="0085156C">
        <w:fldChar w:fldCharType="separate"/>
      </w:r>
      <w:r w:rsidR="0085156C" w:rsidRPr="005C0FF3">
        <w:rPr>
          <w:rFonts w:cs="Times New Roman"/>
        </w:rPr>
        <w:t>(Rowiński &amp; Rogell, 2017)</w:t>
      </w:r>
      <w:r w:rsidR="0085156C">
        <w:fldChar w:fldCharType="end"/>
      </w:r>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 xml:space="preserve">of life history traits </w:t>
      </w:r>
      <w:r w:rsidR="00F8101C">
        <w:t>which</w:t>
      </w:r>
      <w:r w:rsidR="007C535A">
        <w:t xml:space="preserve"> </w:t>
      </w:r>
      <w:r w:rsidR="00EF1492">
        <w:t xml:space="preserve">has been argued </w:t>
      </w:r>
      <w:r w:rsidR="007C535A">
        <w:t>to be more important to fitness</w:t>
      </w:r>
      <w:r w:rsidR="00EF1492">
        <w:t>,</w:t>
      </w:r>
      <w:r w:rsidR="0085156C">
        <w:t xml:space="preserve"> did not change between control and stressful conditions</w:t>
      </w:r>
      <w:r w:rsidR="00EF1492">
        <w:t xml:space="preserve"> </w:t>
      </w:r>
      <w:r w:rsidR="00EF1492">
        <w:fldChar w:fldCharType="begin"/>
      </w:r>
      <w:r w:rsidR="0017209D">
        <w: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rsidR="00EF1492">
        <w:fldChar w:fldCharType="separate"/>
      </w:r>
      <w:r w:rsidR="00EF1492" w:rsidRPr="005C0FF3">
        <w:rPr>
          <w:rFonts w:cs="Times New Roman"/>
        </w:rPr>
        <w:t xml:space="preserve">(Rowiński &amp; </w:t>
      </w:r>
      <w:r w:rsidR="00EF1492" w:rsidRPr="005C0FF3">
        <w:rPr>
          <w:rFonts w:cs="Times New Roman"/>
        </w:rPr>
        <w:lastRenderedPageBreak/>
        <w:t>Rogell, 2017)</w:t>
      </w:r>
      <w:r w:rsidR="00EF1492">
        <w:fldChar w:fldCharType="end"/>
      </w:r>
      <w:r w:rsidR="0085156C">
        <w:t>. The</w:t>
      </w:r>
      <w:r w:rsidR="00EF1492">
        <w:t xml:space="preserve"> same</w:t>
      </w:r>
      <w:r w:rsidR="0085156C">
        <w:t xml:space="preserve"> pattern was observed for morphological traits</w:t>
      </w:r>
      <w:r w:rsidR="00F8101C">
        <w:t xml:space="preserve"> </w:t>
      </w:r>
      <w:r w:rsidR="00F8101C">
        <w:fldChar w:fldCharType="begin"/>
      </w:r>
      <w:r w:rsidR="00F8101C">
        <w: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F8101C">
        <w:fldChar w:fldCharType="separate"/>
      </w:r>
      <w:r w:rsidR="00F8101C">
        <w:rPr>
          <w:noProof/>
        </w:rPr>
        <w:t>(Fischer et al., 2020)</w:t>
      </w:r>
      <w:r w:rsidR="00F8101C">
        <w:fldChar w:fldCharType="end"/>
      </w:r>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 (</w:t>
      </w:r>
      <w:proofErr w:type="spellStart"/>
      <w:r w:rsidR="0085156C" w:rsidRPr="005810ED">
        <w:rPr>
          <w:rFonts w:cs="Times New Roman"/>
        </w:rPr>
        <w:t>Rowiński</w:t>
      </w:r>
      <w:proofErr w:type="spellEnd"/>
      <w:r w:rsidR="0085156C" w:rsidRPr="005810ED">
        <w:rPr>
          <w:rFonts w:cs="Times New Roman"/>
        </w:rPr>
        <w:t xml:space="preserve"> &amp; </w:t>
      </w:r>
      <w:proofErr w:type="spellStart"/>
      <w:r w:rsidR="0085156C" w:rsidRPr="005810ED">
        <w:rPr>
          <w:rFonts w:cs="Times New Roman"/>
        </w:rPr>
        <w:t>Rogell</w:t>
      </w:r>
      <w:proofErr w:type="spellEnd"/>
      <w:r w:rsidR="0085156C" w:rsidRPr="005810ED">
        <w:rPr>
          <w:rFonts w:cs="Times New Roman"/>
        </w:rPr>
        <w:t>, 2017</w:t>
      </w:r>
      <w:r w:rsidR="0085156C">
        <w:rPr>
          <w:rFonts w:cs="Times New Roman"/>
        </w:rPr>
        <w:t>).</w:t>
      </w:r>
      <w:r>
        <w:t xml:space="preserve"> </w:t>
      </w:r>
      <w:r w:rsidR="00CD0190">
        <w:t>The dynamics of</w:t>
      </w:r>
      <w:r w:rsidR="00F85072">
        <w:t xml:space="preserve"> both </w:t>
      </w:r>
      <w:r w:rsidR="007C535A">
        <w:t xml:space="preserve">genetic and </w:t>
      </w:r>
      <w:commentRangeStart w:id="1"/>
      <w:r w:rsidR="007C535A">
        <w:t xml:space="preserve">non-genetic sources </w:t>
      </w:r>
      <w:commentRangeEnd w:id="1"/>
      <w:r w:rsidR="004A33A0">
        <w:rPr>
          <w:rStyle w:val="CommentReference"/>
        </w:rPr>
        <w:commentReference w:id="1"/>
      </w:r>
      <w:r w:rsidR="007C535A">
        <w:t>of</w:t>
      </w:r>
      <w:r w:rsidR="00F85072">
        <w:t xml:space="preserve"> 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3030DA"/>
    <w:p w14:paraId="49380BE4" w14:textId="2C42E001" w:rsidR="003030DA" w:rsidRDefault="003030DA" w:rsidP="00350C4D">
      <w:pPr>
        <w:ind w:firstLine="720"/>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98547C">
        <w:fldChar w:fldCharType="begin"/>
      </w:r>
      <w:r w:rsidR="0098547C">
        <w: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instrText>
      </w:r>
      <w:r w:rsidR="0098547C">
        <w:fldChar w:fldCharType="separate"/>
      </w:r>
      <w:r w:rsidR="0098547C">
        <w:rPr>
          <w:noProof/>
        </w:rPr>
        <w:t>(Noordwijk et al., 1988; Stillwell &amp; Fox, 2009)</w:t>
      </w:r>
      <w:r w:rsidR="0098547C">
        <w:fldChar w:fldCharType="end"/>
      </w:r>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fldChar w:fldCharType="begin"/>
      </w:r>
      <w:r w:rsidR="000F70BF">
        <w:instrText xml:space="preserve"> ADDIN ZOTERO_ITEM CSL_CITATION {"citationID":"8Gi3sJZA","properties":{"formattedCitation":"(Eyck et al., 2019; Noble et al., 2017)","plainCitation":"(Eyck et al., 2019; Noble et al., 2017)","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schema":"https://github.com/citation-style-language/schema/raw/master/csl-citation.json"} </w:instrText>
      </w:r>
      <w:r>
        <w:fldChar w:fldCharType="separate"/>
      </w:r>
      <w:r w:rsidR="000F70BF">
        <w:rPr>
          <w:noProof/>
        </w:rPr>
        <w:t>(Eyck et al., 2019; Noble et al., 2017)</w:t>
      </w:r>
      <w:r>
        <w:fldChar w:fldCharType="end"/>
      </w:r>
      <w:r>
        <w:t xml:space="preserve">. </w:t>
      </w:r>
      <w:r w:rsidR="004729E4">
        <w:t>M</w:t>
      </w:r>
      <w:r>
        <w:t xml:space="preserve">aternal </w:t>
      </w:r>
      <w:r w:rsidR="00E15365">
        <w:t xml:space="preserve">investment in </w:t>
      </w:r>
      <w:r>
        <w:t>offspring</w:t>
      </w:r>
      <w:r w:rsidR="004729E4">
        <w:t xml:space="preserve"> are also important sources of body size variation</w:t>
      </w:r>
      <w:r w:rsidR="0098547C">
        <w:t xml:space="preserve"> </w:t>
      </w:r>
      <w:r w:rsidR="0098547C">
        <w:fldChar w:fldCharType="begin"/>
      </w:r>
      <w:r w:rsidR="0098547C">
        <w: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98547C">
        <w:fldChar w:fldCharType="separate"/>
      </w:r>
      <w:r w:rsidR="0098547C" w:rsidRPr="0098547C">
        <w:rPr>
          <w:rFonts w:cs="Times New Roman"/>
        </w:rPr>
        <w:t>(Noble et al., 2014; Wilson &amp; Réale, 2006)</w:t>
      </w:r>
      <w:r w:rsidR="0098547C">
        <w:fldChar w:fldCharType="end"/>
      </w:r>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8C6442">
        <w:t xml:space="preserve"> </w:t>
      </w:r>
      <w:r w:rsidR="0098547C">
        <w:fldChar w:fldCharType="begin"/>
      </w:r>
      <w:r w:rsidR="0098547C">
        <w: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instrText>
      </w:r>
      <w:r w:rsidR="0098547C">
        <w:fldChar w:fldCharType="separate"/>
      </w:r>
      <w:r w:rsidR="0098547C">
        <w:rPr>
          <w:noProof/>
        </w:rPr>
        <w:t>(Mitchell et al., 2018; Shine &amp; Harlow, 1996; Uller &amp; Olsson, 2010)</w:t>
      </w:r>
      <w:r w:rsidR="0098547C">
        <w:fldChar w:fldCharType="end"/>
      </w:r>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 xml:space="preserve">early in development </w:t>
      </w:r>
      <w:r w:rsidR="0098547C">
        <w:fldChar w:fldCharType="begin"/>
      </w:r>
      <w:r w:rsidR="0098547C">
        <w: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in Ecology &amp;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instrText>
      </w:r>
      <w:r w:rsidR="0098547C">
        <w:fldChar w:fldCharType="separate"/>
      </w:r>
      <w:r w:rsidR="0098547C">
        <w:rPr>
          <w:noProof/>
        </w:rPr>
        <w:t>(Mousseau &amp; Fox, 1998)</w:t>
      </w:r>
      <w:r w:rsidR="0098547C">
        <w:fldChar w:fldCharType="end"/>
      </w:r>
      <w:r w:rsidR="008C6442">
        <w:rPr>
          <w:lang w:val="en-AU"/>
        </w:rPr>
        <w:t>. 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 xml:space="preserve">as maternal investment subside </w:t>
      </w:r>
      <w:r w:rsidR="008C73F4">
        <w:fldChar w:fldCharType="begin"/>
      </w:r>
      <w:r w:rsidR="00BC6055">
        <w: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C73F4">
        <w:fldChar w:fldCharType="separate"/>
      </w:r>
      <w:r w:rsidR="008C73F4">
        <w:rPr>
          <w:noProof/>
        </w:rPr>
        <w:t>(Krist, 2010; Wilson, Kruuk, et al., 2005)</w:t>
      </w:r>
      <w:r w:rsidR="008C73F4">
        <w:fldChar w:fldCharType="end"/>
      </w:r>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r w:rsidR="00A2753A">
        <w:t xml:space="preserve"> </w:t>
      </w:r>
      <w:r w:rsidR="00A2753A">
        <w:fldChar w:fldCharType="begin"/>
      </w:r>
      <w:r w:rsidR="00A2753A">
        <w: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A2753A">
        <w:fldChar w:fldCharType="separate"/>
      </w:r>
      <w:r w:rsidR="00A2753A">
        <w:rPr>
          <w:noProof/>
        </w:rPr>
        <w:t>(Kruuk, 2004)</w:t>
      </w:r>
      <w:r w:rsidR="00A2753A">
        <w:fldChar w:fldCharType="end"/>
      </w:r>
      <w:r w:rsidR="002128F6">
        <w:t>. For example</w:t>
      </w:r>
      <w:r w:rsidR="00735EAD">
        <w:t xml:space="preserve">, </w:t>
      </w:r>
      <w:r w:rsidR="00350C4D">
        <w:t xml:space="preserve">permanent environmental effects that varied across years explained 26% – 35% of body size variation in bighorn sheep </w:t>
      </w:r>
      <w:r w:rsidR="00350C4D">
        <w:fldChar w:fldCharType="begin"/>
      </w:r>
      <w:r w:rsidR="00350C4D">
        <w: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350C4D">
        <w:fldChar w:fldCharType="separate"/>
      </w:r>
      <w:r w:rsidR="00350C4D" w:rsidRPr="00350C4D">
        <w:rPr>
          <w:rFonts w:cs="Times New Roman"/>
        </w:rPr>
        <w:t>(Réale et al., 1999)</w:t>
      </w:r>
      <w:r w:rsidR="00350C4D">
        <w:fldChar w:fldCharType="end"/>
      </w:r>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r w:rsidR="00624B66">
        <w:t xml:space="preserve"> </w:t>
      </w:r>
      <w:r w:rsidR="00624B66">
        <w:fldChar w:fldCharType="begin"/>
      </w:r>
      <w:r w:rsidR="00203D94">
        <w: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instrText>
      </w:r>
      <w:r w:rsidR="00624B66">
        <w:fldChar w:fldCharType="separate"/>
      </w:r>
      <w:r w:rsidR="00203D94">
        <w:rPr>
          <w:noProof/>
        </w:rPr>
        <w:t>(Charmantier et al., 2004)</w:t>
      </w:r>
      <w:r w:rsidR="00624B66">
        <w:fldChar w:fldCharType="end"/>
      </w:r>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therefore needed in order to evaluate when evolutionary potential of body size is greatest. </w:t>
      </w:r>
    </w:p>
    <w:p w14:paraId="476C607A" w14:textId="77777777" w:rsidR="00350C4D" w:rsidRDefault="00350C4D" w:rsidP="00350C4D">
      <w:pPr>
        <w:ind w:firstLine="720"/>
      </w:pPr>
    </w:p>
    <w:p w14:paraId="6EB3FE54" w14:textId="0D95CD84" w:rsidR="00496477" w:rsidRDefault="003030DA" w:rsidP="00496477">
      <w:pPr>
        <w:ind w:firstLine="720"/>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 </w:t>
      </w:r>
      <w:r>
        <w:fldChar w:fldCharType="begin"/>
      </w:r>
      <w:r>
        <w: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fldChar w:fldCharType="separate"/>
      </w:r>
      <w:r>
        <w:rPr>
          <w:noProof/>
        </w:rPr>
        <w:t>(Angilletta Jr et al., 2017)</w:t>
      </w:r>
      <w:r>
        <w:fldChar w:fldCharType="end"/>
      </w:r>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 We expected maternal effects and permanent environment effects to manifest early in development and dissipate over time.</w:t>
      </w:r>
    </w:p>
    <w:p w14:paraId="0A30CD83" w14:textId="77777777" w:rsidR="00496477" w:rsidRPr="00AA1C83" w:rsidRDefault="00496477" w:rsidP="00496477">
      <w:pPr>
        <w:pStyle w:val="Heading1"/>
      </w:pPr>
      <w:r>
        <w:t>Materials and Methods</w:t>
      </w:r>
    </w:p>
    <w:p w14:paraId="0D48CAC6" w14:textId="10BE18A8" w:rsidR="00496477" w:rsidRDefault="005B39E9" w:rsidP="00496477">
      <w:pPr>
        <w:pStyle w:val="Heading2"/>
      </w:pPr>
      <w:r>
        <w:t>Lizard collection and husbandry</w:t>
      </w:r>
    </w:p>
    <w:p w14:paraId="3C97B98A" w14:textId="47ECAD15" w:rsidR="00496477" w:rsidRDefault="00496477" w:rsidP="00496477">
      <w:pPr>
        <w:ind w:firstLine="720"/>
      </w:pPr>
      <w:r>
        <w:t xml:space="preserve">From 2015 – 2017, w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w:lastRenderedPageBreak/>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Enclosures were kept under UV lights (12L:12D) in a </w:t>
      </w:r>
      <w:proofErr w:type="gramStart"/>
      <w:r>
        <w:t>temperature control</w:t>
      </w:r>
      <w:r w:rsidR="005B39E9">
        <w:t>led</w:t>
      </w:r>
      <w:proofErr w:type="gramEnd"/>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632C0E">
      <w:pPr>
        <w:pStyle w:val="Thesisnormal"/>
      </w:pPr>
    </w:p>
    <w:p w14:paraId="0C7BC104" w14:textId="5596681F" w:rsidR="00496477" w:rsidRDefault="00496477" w:rsidP="00496477">
      <w:pPr>
        <w:pStyle w:val="Heading2"/>
      </w:pPr>
      <w:r>
        <w:t xml:space="preserve">Developmental Temperature </w:t>
      </w:r>
      <w:r w:rsidR="005B39E9">
        <w:t>Manipulations</w:t>
      </w:r>
    </w:p>
    <w:p w14:paraId="02A85D58" w14:textId="08563B20" w:rsidR="00496477" w:rsidRDefault="00496477" w:rsidP="00496477">
      <w:pPr>
        <w:ind w:firstLine="720"/>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sites </w:t>
      </w:r>
      <w:r w:rsidR="007E12BE">
        <w:t xml:space="preserve">for </w:t>
      </w:r>
      <w:r>
        <w:rPr>
          <w:i/>
          <w:iCs/>
        </w:rPr>
        <w:t xml:space="preserve">L. </w:t>
      </w:r>
      <w:proofErr w:type="spellStart"/>
      <w:r>
        <w:rPr>
          <w:i/>
          <w:iCs/>
        </w:rPr>
        <w:t>delicata</w:t>
      </w:r>
      <w:proofErr w:type="spellEnd"/>
      <w:r>
        <w:t xml:space="preserve"> </w:t>
      </w:r>
      <w:r>
        <w:fldChar w:fldCharType="begin"/>
      </w:r>
      <w: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fldChar w:fldCharType="separate"/>
      </w:r>
      <w:r>
        <w:rPr>
          <w:noProof/>
        </w:rPr>
        <w:t>(Cheetham et al., 2011)</w:t>
      </w:r>
      <w:r>
        <w:fldChar w:fldCharType="end"/>
      </w:r>
      <w:r>
        <w:t xml:space="preserve">. </w:t>
      </w:r>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496477"/>
    <w:p w14:paraId="12A0F11D" w14:textId="77777777" w:rsidR="00496477" w:rsidRDefault="00496477" w:rsidP="00496477">
      <w:pPr>
        <w:pStyle w:val="Heading2"/>
      </w:pPr>
      <w:r>
        <w:t>Quantifying Growth Rate</w:t>
      </w:r>
    </w:p>
    <w:p w14:paraId="3D16AE4F" w14:textId="51A02974" w:rsidR="00496477" w:rsidRDefault="00496477" w:rsidP="00272B5F">
      <w:pPr>
        <w:ind w:firstLine="720"/>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 </w:t>
      </w:r>
      <w:r w:rsidR="00F86910">
        <w:fldChar w:fldCharType="begin"/>
      </w:r>
      <w:r w:rsidR="00F86910">
        <w: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F86910">
        <w:fldChar w:fldCharType="separate"/>
      </w:r>
      <w:r w:rsidR="00F86910">
        <w:rPr>
          <w:noProof/>
        </w:rPr>
        <w:t>(Chapple et al., 2014)</w:t>
      </w:r>
      <w:r w:rsidR="00F86910">
        <w:fldChar w:fldCharType="end"/>
      </w:r>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 xml:space="preserve">using ImageJ software </w:t>
      </w:r>
      <w:r>
        <w:fldChar w:fldCharType="begin"/>
      </w:r>
      <w:r>
        <w: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instrText>
      </w:r>
      <w:r>
        <w:fldChar w:fldCharType="separate"/>
      </w:r>
      <w:r>
        <w:rPr>
          <w:noProof/>
        </w:rPr>
        <w:t>(Rueden et al., 2017)</w:t>
      </w:r>
      <w:r>
        <w:fldChar w:fldCharType="end"/>
      </w:r>
      <w:r>
        <w:t xml:space="preserve">. </w:t>
      </w:r>
      <w:r>
        <w:rPr>
          <w:rFonts w:eastAsia="Times New Roman" w:cs="Times New Roman"/>
          <w:sz w:val="23"/>
          <w:szCs w:val="23"/>
          <w:shd w:val="clear" w:color="auto" w:fill="FFFFFF"/>
          <w:lang w:val="en-HK" w:eastAsia="en-GB"/>
        </w:rPr>
        <w:t xml:space="preserve">For the first initial nine months, </w:t>
      </w:r>
      <w:r>
        <w:t xml:space="preserve">hatchlings were housed individually in opaque </w:t>
      </w:r>
      <w:r>
        <w:lastRenderedPageBreak/>
        <w:t>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p>
    <w:p w14:paraId="2A29E27E" w14:textId="06280D89" w:rsidR="00496477" w:rsidRPr="00D92F42" w:rsidRDefault="00496477" w:rsidP="005579D1">
      <w:pPr>
        <w:pStyle w:val="Thesissubheading"/>
        <w:rPr>
          <w:iCs/>
        </w:rPr>
      </w:pPr>
      <w:r w:rsidRPr="00D92F42">
        <w:t>Genomic Relatedness</w:t>
      </w:r>
      <w:r w:rsidR="003F0035">
        <w:t xml:space="preserve"> Matrix</w:t>
      </w:r>
    </w:p>
    <w:p w14:paraId="500A1B21" w14:textId="6552790B" w:rsidR="00496477" w:rsidRDefault="006A796C" w:rsidP="00496477">
      <w:pPr>
        <w:ind w:firstLine="720"/>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females 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 </w:t>
      </w:r>
      <w:r w:rsidR="00496477">
        <w:fldChar w:fldCharType="begin"/>
      </w:r>
      <w:r w:rsidR="00496477">
        <w: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496477" w:rsidRPr="005C0FF3">
        <w:rPr>
          <w:rFonts w:cs="Times New Roman"/>
        </w:rPr>
        <w:t>(Bérénos et al., 2014; Huisman, 2017)</w:t>
      </w:r>
      <w:r w:rsidR="00496477">
        <w:fldChar w:fldCharType="end"/>
      </w:r>
      <w:r w:rsidR="00496477">
        <w:t>. Moreover, both relatedness and heritability values estimated from a GRM</w:t>
      </w:r>
      <w:r w:rsidR="002A7E5F">
        <w:t xml:space="preserve"> very similar </w:t>
      </w:r>
      <w:r w:rsidR="00496477">
        <w:t xml:space="preserve">to those inferred using a pedigree </w:t>
      </w:r>
      <w:r w:rsidR="00496477">
        <w:fldChar w:fldCharType="begin"/>
      </w:r>
      <w:r w:rsidR="00496477">
        <w: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496477" w:rsidRPr="005C0FF3">
        <w:rPr>
          <w:rFonts w:cs="Times New Roman"/>
        </w:rPr>
        <w:t>(Bérénos et al., 2014; Huisman, 2017)</w:t>
      </w:r>
      <w:r w:rsidR="00496477">
        <w:fldChar w:fldCharType="end"/>
      </w:r>
      <w:r w:rsidR="00496477">
        <w:t xml:space="preserve">. </w:t>
      </w:r>
      <w:r>
        <w:rPr>
          <w:rFonts w:cs="Times New Roman"/>
        </w:rPr>
        <w:t xml:space="preserve">Single nucleotide polymorphism libraries were designed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proofErr w:type="gramStart"/>
      <w:r>
        <w:rPr>
          <w:rFonts w:cs="Times New Roman"/>
        </w:rPr>
        <w:t>(</w:t>
      </w:r>
      <w:r w:rsidRPr="005D3EB4">
        <w:rPr>
          <w:rFonts w:cs="Times New Roman"/>
        </w:rPr>
        <w:t xml:space="preserve"> Diversity</w:t>
      </w:r>
      <w:proofErr w:type="gramEnd"/>
      <w:r w:rsidRPr="005D3EB4">
        <w:rPr>
          <w:rFonts w:cs="Times New Roman"/>
        </w:rPr>
        <w:t xml:space="preserve">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27E33DA7" w:rsidR="00496477" w:rsidRDefault="00496477" w:rsidP="00496477">
      <w:pPr>
        <w:ind w:firstLine="720"/>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Pr>
          <w:noProof/>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 xml:space="preserve">loci with an average call rate of 98.5% (see ESM and provided code). Using these 8,438 loci we derived a GRM, which describes the proportion of the genome that is identical by descent </w:t>
      </w:r>
      <w:r>
        <w:fldChar w:fldCharType="begin"/>
      </w:r>
      <w:r>
        <w: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instrText>
      </w:r>
      <w:r>
        <w:fldChar w:fldCharType="separate"/>
      </w:r>
      <w:r>
        <w:rPr>
          <w:noProof/>
        </w:rPr>
        <w:t>(VanRaden, 2008)</w:t>
      </w:r>
      <w:r>
        <w:fldChar w:fldCharType="end"/>
      </w:r>
      <w:r>
        <w:t xml:space="preserve">. We calculated a GRM for all hatchlings using the </w:t>
      </w:r>
      <w:proofErr w:type="spellStart"/>
      <w:r w:rsidRPr="00211263">
        <w:rPr>
          <w:i/>
          <w:iCs/>
        </w:rPr>
        <w:t>snpReady</w:t>
      </w:r>
      <w:proofErr w:type="spellEnd"/>
      <w:r>
        <w:t xml:space="preserve"> R package </w:t>
      </w:r>
      <w:r>
        <w:fldChar w:fldCharType="begin"/>
      </w:r>
      <w:r>
        <w: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instrText>
      </w:r>
      <w:r>
        <w:fldChar w:fldCharType="separate"/>
      </w:r>
      <w:r>
        <w:rPr>
          <w:noProof/>
        </w:rPr>
        <w:t>(Granato et al., 2018)</w:t>
      </w:r>
      <w:r>
        <w:fldChar w:fldCharType="end"/>
      </w:r>
      <w:r>
        <w:t xml:space="preserve"> following methods described by </w:t>
      </w:r>
      <w:proofErr w:type="spellStart"/>
      <w:r>
        <w:t>VanRaden</w:t>
      </w:r>
      <w:proofErr w:type="spellEnd"/>
      <w:r>
        <w:t xml:space="preserve">, 2008: </w:t>
      </w:r>
    </w:p>
    <w:p w14:paraId="089D9D71" w14:textId="77777777" w:rsidR="00496477" w:rsidRDefault="00496477" w:rsidP="00496477"/>
    <w:p w14:paraId="21AD9DD1" w14:textId="77777777" w:rsidR="00496477" w:rsidRDefault="00496477" w:rsidP="00496477">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496477"/>
    <w:p w14:paraId="473632E1" w14:textId="07B98E08" w:rsidR="00496477" w:rsidRDefault="00496477" w:rsidP="00496477">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The GRM was then inverted for modelling fitting (see ESM and provided code). </w:t>
      </w:r>
    </w:p>
    <w:p w14:paraId="054AB822" w14:textId="77777777" w:rsidR="00496477" w:rsidRDefault="00496477" w:rsidP="00496477">
      <w:pPr>
        <w:pStyle w:val="Heading1"/>
      </w:pPr>
      <w:r>
        <w:t>Statistical Analyses</w:t>
      </w:r>
    </w:p>
    <w:p w14:paraId="1E86B464" w14:textId="49AA6370" w:rsidR="00496477" w:rsidRPr="0013470E" w:rsidRDefault="00496477" w:rsidP="00496477">
      <w:pPr>
        <w:pStyle w:val="BodyText"/>
        <w:ind w:firstLine="720"/>
      </w:pPr>
      <w:r w:rsidRPr="00471098">
        <w:t xml:space="preserve">All analyses were performed using </w:t>
      </w:r>
      <w:r w:rsidRPr="00471098">
        <w:rPr>
          <w:i/>
          <w:iCs/>
        </w:rPr>
        <w:t>R</w:t>
      </w:r>
      <w:r w:rsidRPr="00471098">
        <w:t xml:space="preserve"> </w:t>
      </w:r>
      <w:r w:rsidRPr="00471098">
        <w:fldChar w:fldCharType="begin"/>
      </w:r>
      <w:r w:rsidRPr="004710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rsidRPr="00471098">
        <w:fldChar w:fldCharType="separate"/>
      </w:r>
      <w:r w:rsidRPr="00471098">
        <w:rPr>
          <w:noProof/>
        </w:rPr>
        <w:t>(Core Team, 2013)</w:t>
      </w:r>
      <w:r w:rsidRPr="00471098">
        <w:fldChar w:fldCharType="end"/>
      </w:r>
      <w:r w:rsidRPr="00471098">
        <w:t xml:space="preserve">. We checked the data for potential input errors using histograms, scatterplots and Cleveland plots. We fitted Bayesian linear mixed effects models (LMM) in </w:t>
      </w:r>
      <w:r w:rsidR="00471098" w:rsidRPr="00471098">
        <w:rPr>
          <w:i/>
          <w:iCs/>
        </w:rPr>
        <w:t>brms</w:t>
      </w:r>
      <w:r w:rsidR="00632C0E">
        <w:t xml:space="preserve"> with interfaces with Stan</w:t>
      </w:r>
      <w:r w:rsidR="00471098" w:rsidRPr="00471098">
        <w:rPr>
          <w:i/>
          <w:iCs/>
        </w:rPr>
        <w:t xml:space="preserve"> </w:t>
      </w:r>
      <w:r w:rsidR="00471098" w:rsidRPr="00471098">
        <w:rPr>
          <w:i/>
          <w:iCs/>
        </w:rPr>
        <w:fldChar w:fldCharType="begin"/>
      </w:r>
      <w:r w:rsidR="00632C0E">
        <w:rPr>
          <w:i/>
          <w:iCs/>
        </w:rPr>
        <w: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instrText>
      </w:r>
      <w:r w:rsidR="00471098" w:rsidRPr="00471098">
        <w:rPr>
          <w:i/>
          <w:iCs/>
        </w:rPr>
        <w:fldChar w:fldCharType="separate"/>
      </w:r>
      <w:r w:rsidR="00632C0E" w:rsidRPr="00632C0E">
        <w:rPr>
          <w:rFonts w:cs="Times New Roman"/>
          <w:lang w:val="en-GB"/>
        </w:rPr>
        <w:t>(Bürkner, 2017; Gelman et al., 2015)</w:t>
      </w:r>
      <w:r w:rsidR="00471098" w:rsidRPr="00471098">
        <w:rPr>
          <w:i/>
          <w:iCs/>
        </w:rPr>
        <w:fldChar w:fldCharType="end"/>
      </w:r>
      <w:r w:rsidRPr="00471098">
        <w:t xml:space="preserve">. Mass was log-transformed, and age was z-transformed. For all models we used noninformative priors with </w:t>
      </w:r>
      <w:r w:rsidR="00471098">
        <w:t>4000</w:t>
      </w:r>
      <w:r w:rsidRPr="00471098">
        <w:t xml:space="preserve"> iterations with a burn in of </w:t>
      </w:r>
      <w:r w:rsidR="00471098">
        <w:t>1500</w:t>
      </w:r>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fifth </w:t>
      </w:r>
      <w:r>
        <w:t xml:space="preserve">iteration. We ensured proper mixing by inspecting trace </w:t>
      </w:r>
      <w:r>
        <w:lastRenderedPageBreak/>
        <w:t xml:space="preserve">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5579D1">
      <w:pPr>
        <w:pStyle w:val="Thesissubhead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7B205370" w:rsidR="00496477" w:rsidRDefault="00496477" w:rsidP="00496477">
      <w:pPr>
        <w:ind w:firstLine="720"/>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xml:space="preserve">) as we had repeated measures of the same individuals </w:t>
      </w:r>
      <w:r>
        <w:fldChar w:fldCharType="begin"/>
      </w:r>
      <w:r w:rsidR="00BC6055">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instrText>
      </w:r>
      <w:r>
        <w:fldChar w:fldCharType="separate"/>
      </w:r>
      <w:r>
        <w:rPr>
          <w:noProof/>
        </w:rPr>
        <w:t>(Wilson et al., 2010)</w:t>
      </w:r>
      <w:r>
        <w:fldChar w:fldCharType="end"/>
      </w:r>
      <w:r>
        <w:t>. The model also estimated residual variance (</w:t>
      </w:r>
      <w:r w:rsidRPr="00B760A0">
        <w:rPr>
          <w:i/>
          <w:iCs/>
        </w:rPr>
        <w:t>R</w:t>
      </w:r>
      <w:r>
        <w:t xml:space="preserve">). </w:t>
      </w:r>
      <w:r w:rsidR="00A17F06">
        <w:t xml:space="preserve">We included our GRM to estimate additive genetic variation. </w:t>
      </w:r>
      <w:r>
        <w:t>Overall. Heritability (</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B42A91" w:rsidP="00496477">
      <w:pPr>
        <w:pStyle w:val="BodyText"/>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227BFCA3" w:rsidR="00C563B4" w:rsidRDefault="00496477" w:rsidP="007A461C">
      <w:pPr>
        <w:pStyle w:val="Thesisnormal"/>
      </w:pPr>
      <w:r>
        <w:t xml:space="preserve">To then test how </w:t>
      </w:r>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r w:rsidR="00632C0E">
        <w:t xml:space="preserve"> </w:t>
      </w:r>
      <w:r w:rsidR="00632C0E">
        <w:fldChar w:fldCharType="begin"/>
      </w:r>
      <w:r w:rsidR="00632C0E">
        <w: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632C0E">
        <w:fldChar w:fldCharType="separate"/>
      </w:r>
      <w:r w:rsidR="00632C0E" w:rsidRPr="00632C0E">
        <w:rPr>
          <w:rFonts w:cs="Times New Roman"/>
        </w:rPr>
        <w:t>(Wilson &amp; Réale, 2006)</w:t>
      </w:r>
      <w:r w:rsidR="00632C0E">
        <w:fldChar w:fldCharType="end"/>
      </w:r>
      <w:r>
        <w:t>. We fitted s</w:t>
      </w:r>
      <w:r w:rsidR="001140C3">
        <w:t>even</w:t>
      </w:r>
      <w:r>
        <w:t xml:space="preserve"> models with varying complexity in their random effects and compared their </w:t>
      </w:r>
      <w:r w:rsidR="00DD012D">
        <w:t>Watanabe–Akaike Information Criterion (</w:t>
      </w:r>
      <w:r w:rsidR="00460026">
        <w:t>W</w:t>
      </w:r>
      <w:r w:rsidR="001140C3">
        <w:t>AIC</w:t>
      </w:r>
      <w:r w:rsidR="00DD012D">
        <w:t>)</w:t>
      </w:r>
      <w:r w:rsidR="001140C3">
        <w:t xml:space="preserve"> </w:t>
      </w:r>
      <w:r>
        <w:t xml:space="preserve">values (Table S1). We fitted random intercepts </w:t>
      </w:r>
      <w:r w:rsidRPr="00632C0E">
        <w:t>and random slopes by including either a linear age term or both linear and quadratic age terms to partition</w:t>
      </w:r>
      <w:r>
        <w:t xml:space="preserve"> variance across age. </w:t>
      </w:r>
      <w:r w:rsidR="001140C3">
        <w:t>Two 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r w:rsidR="001F5511">
        <w:t xml:space="preserve">Model </w:t>
      </w:r>
      <w:r w:rsidR="001140C3">
        <w:t>3</w:t>
      </w:r>
      <w:r w:rsidR="001F5511">
        <w:t xml:space="preserve"> - </w:t>
      </w:r>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p>
    <w:p w14:paraId="20FB555C" w14:textId="097CCA04" w:rsidR="00C563B4" w:rsidRPr="001140C3" w:rsidRDefault="00C563B4" w:rsidP="00632C0E">
      <w:pPr>
        <w:pStyle w:val="Thesisnormal"/>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478FB889" w:rsidR="00496477" w:rsidRDefault="007A461C" w:rsidP="00496477">
      <w:pPr>
        <w:ind w:firstLine="720"/>
      </w:pPr>
      <w:r>
        <w:t>To test for treatment differences in variance components, w</w:t>
      </w:r>
      <w:r w:rsidR="00496477">
        <w:t xml:space="preserve">e </w:t>
      </w:r>
      <w:proofErr w:type="spellStart"/>
      <w:r w:rsidR="00CB2033">
        <w:t>subset</w:t>
      </w:r>
      <w:r>
        <w:t>ted</w:t>
      </w:r>
      <w:proofErr w:type="spellEnd"/>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496477">
      <w:pPr>
        <w:pStyle w:val="BodyText"/>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496477">
      <w:pPr>
        <w:pStyle w:val="FirstParagraph"/>
      </w:pPr>
      <w:r>
        <w:lastRenderedPageBreak/>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496477">
      <w:pPr>
        <w:pStyle w:val="BodyText"/>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748A7D0E" w:rsidR="00496477" w:rsidRDefault="00496477" w:rsidP="00496477">
      <w:pPr>
        <w:pStyle w:val="FirstParagraph"/>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as follows</w:t>
      </w:r>
      <w:r w:rsidR="00282E36">
        <w:t>:</w:t>
      </w:r>
      <w:del w:id="2" w:author="Shinichi Nakagawa" w:date="2020-10-19T09:42:00Z">
        <w:r w:rsidDel="00282E36">
          <w:delText>,</w:delText>
        </w:r>
      </w:del>
    </w:p>
    <w:p w14:paraId="58928F25" w14:textId="77777777" w:rsidR="00496477" w:rsidRDefault="00B42A91" w:rsidP="00496477">
      <w:pPr>
        <w:pStyle w:val="BodyText"/>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3"/>
          <w:commentRangeEnd w:id="3"/>
          <m:r>
            <m:rPr>
              <m:sty m:val="p"/>
            </m:rPr>
            <w:rPr>
              <w:rStyle w:val="CommentReference"/>
              <w:lang w:val="en-GB"/>
            </w:rPr>
            <w:commentReference w:id="3"/>
          </m:r>
        </m:oMath>
      </m:oMathPara>
    </w:p>
    <w:p w14:paraId="098A701C" w14:textId="349A5A3B" w:rsidR="00496477" w:rsidRDefault="00496477" w:rsidP="00496477">
      <w:pPr>
        <w:pStyle w:val="FirstParagraph"/>
      </w:pPr>
      <w:r>
        <w:t xml:space="preserve">where </w:t>
      </w:r>
      <m:oMath>
        <m:r>
          <w:rPr>
            <w:rFonts w:ascii="Cambria Math" w:hAnsi="Cambria Math"/>
          </w:rPr>
          <m:t>x</m:t>
        </m:r>
      </m:oMath>
      <w:r>
        <w:t xml:space="preserve"> is a specific </w:t>
      </w:r>
      <w:proofErr w:type="gramStart"/>
      <w:r>
        <w:t>age.</w:t>
      </w:r>
      <w:proofErr w:type="gramEnd"/>
      <w:r>
        <w:t xml:space="preserve"> 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B42A91" w:rsidP="00496477">
      <w:pPr>
        <w:pStyle w:val="BodyText"/>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45C9151F" w:rsidR="001F5511" w:rsidRDefault="001F5511" w:rsidP="00632C0E">
      <w:pPr>
        <w:pStyle w:val="Thesisnormal"/>
      </w:pPr>
      <w:r>
        <w:t xml:space="preserve">As the mean body mass increases over time, the variance may also increase concurrently due to scale effects and potentially bias estimates of quantitative genetics parameters </w:t>
      </w:r>
      <w:r>
        <w:fldChar w:fldCharType="begin"/>
      </w:r>
      <w:r w:rsidR="00BC6055">
        <w: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w:instrText>
      </w:r>
      <w:r w:rsidR="00BC6055">
        <w:rPr>
          <w:rFonts w:ascii="Cambria Math" w:hAnsi="Cambria Math" w:cs="Cambria Math"/>
        </w:rPr>
        <w:instrText>‐</w:instrText>
      </w:r>
      <w:r w:rsidR="00BC6055">
        <w:instrText xml:space="preserv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Pr>
          <w:noProof/>
        </w:rPr>
        <w:t>(Wilson, Kruuk, et al., 2005)</w:t>
      </w:r>
      <w:r>
        <w:fldChar w:fldCharType="end"/>
      </w:r>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632C0E">
      <w:pPr>
        <w:pStyle w:val="Thesisnormal"/>
      </w:pPr>
    </w:p>
    <w:p w14:paraId="37D08EA3" w14:textId="39D60DB1" w:rsidR="00496477" w:rsidRPr="005579D1" w:rsidRDefault="00496477" w:rsidP="005579D1">
      <w:pPr>
        <w:pStyle w:val="Thesissubheading"/>
      </w:pPr>
      <w:r w:rsidRPr="005579D1">
        <w:t>The Influence of Developmental Temperature on Growth Trajectories</w:t>
      </w:r>
    </w:p>
    <w:p w14:paraId="68483B82" w14:textId="77777777" w:rsidR="00AC4E55" w:rsidRDefault="00CB2033" w:rsidP="00AC4E55">
      <w:pPr>
        <w:ind w:firstLine="720"/>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Table S2).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AC4E55"/>
    <w:p w14:paraId="3C96E0D2" w14:textId="361FE58F" w:rsidR="00496477" w:rsidRDefault="00496477" w:rsidP="00AC4E55">
      <w:r w:rsidRPr="00AC4E55">
        <w:rPr>
          <w:rStyle w:val="Heading1Char"/>
        </w:rPr>
        <w:t>Results</w:t>
      </w:r>
    </w:p>
    <w:p w14:paraId="07D5A4F5" w14:textId="298617B3" w:rsidR="00AC4E55" w:rsidRDefault="00885D52" w:rsidP="00AC4E55">
      <w:pPr>
        <w:pStyle w:val="FirstParagraph"/>
        <w:ind w:firstLine="720"/>
      </w:pPr>
      <w:r>
        <w:t xml:space="preserve">Over two years, we </w:t>
      </w:r>
      <w:commentRangeStart w:id="4"/>
      <w:commentRangeStart w:id="5"/>
      <w:commentRangeStart w:id="6"/>
      <w:commentRangeStart w:id="7"/>
      <w:r>
        <w:t>collected 3</w:t>
      </w:r>
      <w:r w:rsidR="00723E50">
        <w:t>,</w:t>
      </w:r>
      <w:r>
        <w:t xml:space="preserve">002 observations </w:t>
      </w:r>
      <w:commentRangeEnd w:id="4"/>
      <w:r w:rsidR="00DA2B1D">
        <w:rPr>
          <w:rStyle w:val="CommentReference"/>
          <w:lang w:val="en-GB"/>
        </w:rPr>
        <w:commentReference w:id="4"/>
      </w:r>
      <w:commentRangeEnd w:id="5"/>
      <w:r w:rsidR="005579D1">
        <w:rPr>
          <w:rStyle w:val="CommentReference"/>
          <w:lang w:val="en-GB"/>
        </w:rPr>
        <w:commentReference w:id="5"/>
      </w:r>
      <w:commentRangeEnd w:id="6"/>
      <w:r w:rsidR="00B73F56">
        <w:rPr>
          <w:rStyle w:val="CommentReference"/>
          <w:lang w:val="en-GB"/>
        </w:rPr>
        <w:commentReference w:id="6"/>
      </w:r>
      <w:commentRangeEnd w:id="7"/>
      <w:r w:rsidR="00F71A57">
        <w:rPr>
          <w:rStyle w:val="CommentReference"/>
          <w:lang w:val="en-GB"/>
        </w:rPr>
        <w:commentReference w:id="7"/>
      </w:r>
      <w:r>
        <w:t>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p>
    <w:p w14:paraId="7E2C6754" w14:textId="7283B361" w:rsidR="00C6294D" w:rsidRDefault="0096446A" w:rsidP="00AC4E55">
      <w:pPr>
        <w:pStyle w:val="FirstParagraph"/>
        <w:ind w:firstLine="720"/>
      </w:pPr>
      <w:r>
        <w:lastRenderedPageBreak/>
        <w:t>Overall, additive genetic variance, permanent environmental variance 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70F62925" w14:textId="56606EC4" w:rsidR="00C6294D" w:rsidRPr="00C6294D" w:rsidRDefault="00AC4E55" w:rsidP="00C6294D">
      <w:pPr>
        <w:rPr>
          <w:lang w:val="en-HK"/>
        </w:rPr>
      </w:pPr>
      <w:commentRangeStart w:id="8"/>
      <w:r w:rsidRPr="00B32DFC">
        <w:rPr>
          <w:noProof/>
        </w:rPr>
        <w:drawing>
          <wp:anchor distT="0" distB="0" distL="114300" distR="114300" simplePos="0" relativeHeight="251661312" behindDoc="1" locked="0" layoutInCell="1" allowOverlap="1" wp14:anchorId="6F6C88ED" wp14:editId="1F422022">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294D">
        <w:rPr>
          <w:b/>
          <w:bCs/>
        </w:rPr>
        <w:t>Figure 1</w:t>
      </w:r>
      <w:r w:rsidR="00C6294D">
        <w:t xml:space="preserve"> Pie charts depicting </w:t>
      </w:r>
      <w:commentRangeEnd w:id="8"/>
      <w:r w:rsidR="00282E36">
        <w:rPr>
          <w:rStyle w:val="CommentReference"/>
        </w:rPr>
        <w:commentReference w:id="8"/>
      </w:r>
      <w:r w:rsidR="00C6294D">
        <w:t>the overall relative contributions of mass variance for the hot (</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irrespective of age. Point estimates and 95% credible intervals are presented in Table S3. There were no significant differences in variance components between developmental temperature treatments.</w:t>
      </w:r>
      <w:r w:rsidR="00C6294D" w:rsidRPr="00AE09BC">
        <w:rPr>
          <w:lang w:val="en-HK"/>
        </w:rPr>
        <w:t xml:space="preserve"> </w:t>
      </w:r>
      <w:r w:rsidR="00C6294D">
        <w:rPr>
          <w:lang w:val="en-HK"/>
        </w:rPr>
        <w:t>* in indicates very small values that were above 0.</w:t>
      </w:r>
      <w:r w:rsidR="00C6294D">
        <w:t>The influence of developmental temperature on genetic and non-genetic variance across age</w:t>
      </w:r>
      <w:r w:rsidR="00C6294D" w:rsidRPr="00B75E1A">
        <w:rPr>
          <w:noProof/>
        </w:rPr>
        <w:t xml:space="preserve"> </w:t>
      </w:r>
    </w:p>
    <w:p w14:paraId="5DB40C31" w14:textId="5AE27B19" w:rsidR="00AC4E55" w:rsidRPr="007650FB" w:rsidRDefault="00AC4E55" w:rsidP="007650FB">
      <w:pPr>
        <w:pStyle w:val="FirstParagraph"/>
      </w:pPr>
      <w:r w:rsidRPr="00C00E8D">
        <w:rPr>
          <w:noProof/>
          <w:lang w:val="en-HK"/>
        </w:rPr>
        <w:drawing>
          <wp:anchor distT="0" distB="0" distL="114300" distR="114300" simplePos="0" relativeHeight="251660288" behindDoc="1" locked="0" layoutInCell="1" allowOverlap="1" wp14:anchorId="06414FA2" wp14:editId="14C168E9">
            <wp:simplePos x="0" y="0"/>
            <wp:positionH relativeFrom="column">
              <wp:posOffset>1457325</wp:posOffset>
            </wp:positionH>
            <wp:positionV relativeFrom="paragraph">
              <wp:posOffset>54800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446A">
        <w:t xml:space="preserve">Treatment groups did not differ in how the relative contributions of </w:t>
      </w:r>
      <m:oMath>
        <m:r>
          <w:rPr>
            <w:rFonts w:ascii="Cambria Math" w:hAnsi="Cambria Math"/>
          </w:rPr>
          <m:t>G</m:t>
        </m:r>
      </m:oMath>
      <w:r w:rsidR="0096446A">
        <w:t xml:space="preserve"> and </w:t>
      </w:r>
      <m:oMath>
        <m:r>
          <w:rPr>
            <w:rFonts w:ascii="Cambria Math" w:hAnsi="Cambria Math"/>
          </w:rPr>
          <m:t>M</m:t>
        </m:r>
      </m:oMath>
      <w:r w:rsidR="0096446A">
        <w:t xml:space="preserve"> changed with age as their 95% credible intervals overlapped (Fig. </w:t>
      </w:r>
      <w:r w:rsidR="005036BC">
        <w:t>2</w:t>
      </w:r>
      <w:r w:rsidR="0096446A">
        <w:t xml:space="preserve">). Additive genetic variance remained relatively low and constant upon emergence until approximately nine months of age, after which it increased rapidly (Fig. </w:t>
      </w:r>
      <w:r w:rsidR="005036BC">
        <w:t>2</w:t>
      </w:r>
      <w:r w:rsidR="0096446A">
        <w:t>). Maternal effects decreas</w:t>
      </w:r>
      <w:r w:rsidR="009D4AF6">
        <w:t>ed</w:t>
      </w:r>
      <w:r w:rsidR="0096446A">
        <w:t xml:space="preserve"> sharply upon hatching and dropped to the minimum at approximately six months before it increased</w:t>
      </w:r>
      <w:r w:rsidR="004946B4">
        <w:t xml:space="preserve"> again</w:t>
      </w:r>
      <w:r w:rsidR="0096446A">
        <w:t xml:space="preserve"> (Fig. </w:t>
      </w:r>
      <w:r w:rsidR="005036BC">
        <w:t>2</w:t>
      </w:r>
      <w:r w:rsidR="0096446A">
        <w:t xml:space="preserve">). There were some differences among developmental treatments in how residual variance </w:t>
      </w:r>
      <w:r w:rsidR="0096446A">
        <w:lastRenderedPageBreak/>
        <w:t xml:space="preserve">changed with age (Fig. S1). Residual variance in cold incubated lizards </w:t>
      </w:r>
      <w:r w:rsidR="0046316A">
        <w:t xml:space="preserve">had a much higher intercept </w:t>
      </w:r>
      <w:r w:rsidR="002179BE">
        <w:t>compared to</w:t>
      </w:r>
      <w:r w:rsidR="0096446A">
        <w:t xml:space="preserve"> </w:t>
      </w:r>
      <w:r w:rsidR="0046316A">
        <w:t xml:space="preserve">hot incubated lizard </w:t>
      </w:r>
      <w:r w:rsidR="002179BE">
        <w:t>however their</w:t>
      </w:r>
      <w:r w:rsidR="0046316A">
        <w:t xml:space="preserve"> residual variance</w:t>
      </w:r>
      <w:r w:rsidR="0096446A">
        <w:t xml:space="preserve"> </w:t>
      </w:r>
      <w:r w:rsidR="002179BE">
        <w:t xml:space="preserve">converged by eight months of age </w:t>
      </w:r>
      <w:r w:rsidR="0096446A">
        <w:t xml:space="preserve">(Fig. </w:t>
      </w:r>
      <w:r w:rsidR="005036BC">
        <w:t>2</w:t>
      </w:r>
      <w:r w:rsidR="0096446A">
        <w:t xml:space="preserve">). </w:t>
      </w:r>
    </w:p>
    <w:p w14:paraId="040ABF16" w14:textId="7788FF38" w:rsidR="005036BC" w:rsidRPr="005036BC" w:rsidRDefault="005036BC" w:rsidP="005036BC">
      <w:pPr>
        <w:pStyle w:val="BodyText"/>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maternal e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Note that permanent environmental effects were treated as constant across age. </w:t>
      </w:r>
      <w:proofErr w:type="spellStart"/>
      <w:r>
        <w:t>V</w:t>
      </w:r>
      <w:r w:rsidRPr="002C4619">
        <w:rPr>
          <w:vertAlign w:val="subscript"/>
        </w:rPr>
        <w:t>pe</w:t>
      </w:r>
      <w:r>
        <w:rPr>
          <w:vertAlign w:val="subscript"/>
        </w:rPr>
        <w:t>rmanent</w:t>
      </w:r>
      <w:proofErr w:type="spellEnd"/>
      <w:r>
        <w:rPr>
          <w:vertAlign w:val="subscript"/>
        </w:rPr>
        <w:t xml:space="preserve"> environment</w:t>
      </w:r>
      <w:r>
        <w:t xml:space="preserve"> for the hot treatment group was </w:t>
      </w:r>
      <w:r w:rsidRPr="00630058">
        <w:t>0.004</w:t>
      </w:r>
      <w:r>
        <w:t>7 [</w:t>
      </w:r>
      <w:r w:rsidRPr="00630058">
        <w:t>0.0001</w:t>
      </w:r>
      <w:r>
        <w:t>7 –</w:t>
      </w:r>
      <w:r w:rsidRPr="00630058">
        <w:t xml:space="preserve"> 0.009</w:t>
      </w:r>
      <w:r>
        <w:t xml:space="preserve">6], </w:t>
      </w:r>
      <w:proofErr w:type="spellStart"/>
      <w:r>
        <w:t>V</w:t>
      </w:r>
      <w:r w:rsidRPr="002C4619">
        <w:rPr>
          <w:vertAlign w:val="subscript"/>
        </w:rPr>
        <w:t>pe</w:t>
      </w:r>
      <w:r>
        <w:rPr>
          <w:vertAlign w:val="subscript"/>
        </w:rPr>
        <w:t>rmanent</w:t>
      </w:r>
      <w:proofErr w:type="spellEnd"/>
      <w:r>
        <w:rPr>
          <w:vertAlign w:val="subscript"/>
        </w:rPr>
        <w:t xml:space="preserve"> environment </w:t>
      </w:r>
      <w:r>
        <w:t xml:space="preserve">for the cold treatment group was </w:t>
      </w:r>
      <w:r w:rsidRPr="00630058">
        <w:t>0.004</w:t>
      </w:r>
      <w:r>
        <w:t>7 [</w:t>
      </w:r>
      <w:r w:rsidRPr="00630058">
        <w:t>0.0006</w:t>
      </w:r>
      <w:r>
        <w:t>5 –</w:t>
      </w:r>
      <w:r w:rsidRPr="00630058">
        <w:t xml:space="preserve"> 0.008</w:t>
      </w:r>
      <w:r>
        <w:t>5].</w:t>
      </w:r>
    </w:p>
    <w:p w14:paraId="4EF3F7C8" w14:textId="49306B37" w:rsidR="005A5DF2" w:rsidRDefault="00806B78" w:rsidP="00512ACF">
      <w:pPr>
        <w:pStyle w:val="FirstParagraph"/>
        <w:ind w:firstLine="720"/>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Fig. S</w:t>
      </w:r>
      <w:r w:rsidR="00CC5FA0">
        <w:t>1</w:t>
      </w:r>
      <w:r>
        <w:t xml:space="preserve">). </w:t>
      </w:r>
    </w:p>
    <w:p w14:paraId="54F28024" w14:textId="0FE119A3" w:rsidR="00B75E1A" w:rsidRDefault="0096446A" w:rsidP="0037432B">
      <w:pPr>
        <w:pStyle w:val="FirstParagraph"/>
        <w:ind w:firstLine="720"/>
      </w:pPr>
      <w:r w:rsidRPr="00806B78">
        <w:t>After</w:t>
      </w:r>
      <w:r>
        <w:t xml:space="preserve"> </w:t>
      </w:r>
      <w:r w:rsidR="00806B78">
        <w:t>accounting</w:t>
      </w:r>
      <w:r>
        <w:t xml:space="preserve"> for heterogenous residual variance, we found no treatment differences in </w:t>
      </w:r>
      <w:r w:rsidR="009A1FDF">
        <w:t>heritability</w:t>
      </w:r>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Table S4-S5.</w:t>
      </w:r>
    </w:p>
    <w:p w14:paraId="5A272B73" w14:textId="70D48043" w:rsidR="00B75E1A" w:rsidRDefault="007650FB" w:rsidP="0096446A">
      <w:pPr>
        <w:pStyle w:val="BodyText"/>
      </w:pPr>
      <w:r w:rsidRPr="0037432B">
        <w:rPr>
          <w:noProof/>
        </w:rPr>
        <w:drawing>
          <wp:anchor distT="0" distB="0" distL="114300" distR="114300" simplePos="0" relativeHeight="251662336" behindDoc="1" locked="0" layoutInCell="1" allowOverlap="1" wp14:anchorId="1B62A1B8" wp14:editId="09EF03FC">
            <wp:simplePos x="0" y="0"/>
            <wp:positionH relativeFrom="column">
              <wp:posOffset>568729</wp:posOffset>
            </wp:positionH>
            <wp:positionV relativeFrom="paragraph">
              <wp:posOffset>104314</wp:posOffset>
            </wp:positionV>
            <wp:extent cx="4639310" cy="4606925"/>
            <wp:effectExtent l="0" t="0" r="0" b="3175"/>
            <wp:wrapTight wrapText="bothSides">
              <wp:wrapPolygon edited="0">
                <wp:start x="0" y="0"/>
                <wp:lineTo x="0" y="21555"/>
                <wp:lineTo x="21523" y="21555"/>
                <wp:lineTo x="2152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96446A">
      <w:pPr>
        <w:pStyle w:val="BodyText"/>
        <w:rPr>
          <w:b/>
          <w:bCs/>
        </w:rPr>
      </w:pPr>
    </w:p>
    <w:p w14:paraId="2ECEBB21" w14:textId="77777777" w:rsidR="007650FB" w:rsidRDefault="007650FB" w:rsidP="0096446A">
      <w:pPr>
        <w:pStyle w:val="BodyText"/>
        <w:rPr>
          <w:b/>
          <w:bCs/>
        </w:rPr>
      </w:pPr>
    </w:p>
    <w:p w14:paraId="77DDA2F0" w14:textId="77777777" w:rsidR="007650FB" w:rsidRDefault="007650FB" w:rsidP="0096446A">
      <w:pPr>
        <w:pStyle w:val="BodyText"/>
        <w:rPr>
          <w:b/>
          <w:bCs/>
        </w:rPr>
      </w:pPr>
    </w:p>
    <w:p w14:paraId="5AFFE8BA" w14:textId="77777777" w:rsidR="007650FB" w:rsidRDefault="007650FB" w:rsidP="0096446A">
      <w:pPr>
        <w:pStyle w:val="BodyText"/>
        <w:rPr>
          <w:b/>
          <w:bCs/>
        </w:rPr>
      </w:pPr>
    </w:p>
    <w:p w14:paraId="0133610C" w14:textId="77777777" w:rsidR="007650FB" w:rsidRDefault="007650FB" w:rsidP="0096446A">
      <w:pPr>
        <w:pStyle w:val="BodyText"/>
        <w:rPr>
          <w:b/>
          <w:bCs/>
        </w:rPr>
      </w:pPr>
    </w:p>
    <w:p w14:paraId="56EB7C25" w14:textId="77777777" w:rsidR="007650FB" w:rsidRDefault="007650FB" w:rsidP="0096446A">
      <w:pPr>
        <w:pStyle w:val="BodyText"/>
        <w:rPr>
          <w:b/>
          <w:bCs/>
        </w:rPr>
      </w:pPr>
    </w:p>
    <w:p w14:paraId="4AD4061A" w14:textId="77777777" w:rsidR="007650FB" w:rsidRDefault="007650FB" w:rsidP="0096446A">
      <w:pPr>
        <w:pStyle w:val="BodyText"/>
        <w:rPr>
          <w:b/>
          <w:bCs/>
        </w:rPr>
      </w:pPr>
    </w:p>
    <w:p w14:paraId="3195C25D" w14:textId="77777777" w:rsidR="007650FB" w:rsidRDefault="007650FB" w:rsidP="0096446A">
      <w:pPr>
        <w:pStyle w:val="BodyText"/>
        <w:rPr>
          <w:b/>
          <w:bCs/>
        </w:rPr>
      </w:pPr>
    </w:p>
    <w:p w14:paraId="26DC0CF5" w14:textId="77777777" w:rsidR="007650FB" w:rsidRDefault="007650FB" w:rsidP="0096446A">
      <w:pPr>
        <w:pStyle w:val="BodyText"/>
        <w:rPr>
          <w:b/>
          <w:bCs/>
        </w:rPr>
      </w:pPr>
    </w:p>
    <w:p w14:paraId="433B6BA0" w14:textId="77777777" w:rsidR="007650FB" w:rsidRDefault="007650FB" w:rsidP="0096446A">
      <w:pPr>
        <w:pStyle w:val="BodyText"/>
        <w:rPr>
          <w:b/>
          <w:bCs/>
        </w:rPr>
      </w:pPr>
    </w:p>
    <w:p w14:paraId="6900DCA1" w14:textId="77777777" w:rsidR="007650FB" w:rsidRDefault="007650FB" w:rsidP="0096446A">
      <w:pPr>
        <w:pStyle w:val="BodyText"/>
        <w:rPr>
          <w:b/>
          <w:bCs/>
        </w:rPr>
      </w:pPr>
    </w:p>
    <w:p w14:paraId="2E43E49A" w14:textId="77777777" w:rsidR="007650FB" w:rsidRDefault="007650FB" w:rsidP="0096446A">
      <w:pPr>
        <w:pStyle w:val="BodyText"/>
        <w:rPr>
          <w:b/>
          <w:bCs/>
        </w:rPr>
      </w:pPr>
    </w:p>
    <w:p w14:paraId="5775F6D1" w14:textId="77777777" w:rsidR="007650FB" w:rsidRDefault="007650FB" w:rsidP="0096446A">
      <w:pPr>
        <w:pStyle w:val="BodyText"/>
        <w:rPr>
          <w:b/>
          <w:bCs/>
        </w:rPr>
      </w:pPr>
    </w:p>
    <w:p w14:paraId="55AE6C0C" w14:textId="77777777" w:rsidR="007650FB" w:rsidRDefault="007650FB" w:rsidP="0096446A">
      <w:pPr>
        <w:pStyle w:val="BodyText"/>
        <w:rPr>
          <w:b/>
          <w:bCs/>
        </w:rPr>
      </w:pPr>
    </w:p>
    <w:p w14:paraId="3AB6DBD7" w14:textId="77777777" w:rsidR="007650FB" w:rsidRDefault="007650FB" w:rsidP="0096446A">
      <w:pPr>
        <w:pStyle w:val="BodyText"/>
        <w:rPr>
          <w:b/>
          <w:bCs/>
        </w:rPr>
      </w:pPr>
    </w:p>
    <w:p w14:paraId="275D4C59" w14:textId="77777777" w:rsidR="007650FB" w:rsidRDefault="007650FB" w:rsidP="0096446A">
      <w:pPr>
        <w:pStyle w:val="BodyText"/>
        <w:rPr>
          <w:b/>
          <w:bCs/>
        </w:rPr>
      </w:pPr>
    </w:p>
    <w:p w14:paraId="356ABAAA" w14:textId="141C93C3" w:rsidR="00B75E1A" w:rsidRPr="0096446A" w:rsidRDefault="00B75E1A" w:rsidP="0096446A">
      <w:pPr>
        <w:pStyle w:val="BodyText"/>
      </w:pPr>
      <w:commentRangeStart w:id="9"/>
      <w:r w:rsidRPr="00757A64">
        <w:rPr>
          <w:b/>
          <w:bCs/>
        </w:rPr>
        <w:lastRenderedPageBreak/>
        <w:t xml:space="preserve">Figure </w:t>
      </w:r>
      <w:r w:rsidR="00D42EB3">
        <w:rPr>
          <w:b/>
          <w:bCs/>
        </w:rPr>
        <w:t>3</w:t>
      </w:r>
      <w:r>
        <w:t xml:space="preserve"> </w:t>
      </w:r>
      <w:r w:rsidR="000B703E">
        <w:t>H</w:t>
      </w:r>
      <w:r>
        <w:t xml:space="preserve">eritability </w:t>
      </w:r>
      <w:commentRangeEnd w:id="9"/>
      <w:r w:rsidR="00D063BE">
        <w:rPr>
          <w:rStyle w:val="CommentReference"/>
          <w:lang w:val="en-GB"/>
        </w:rPr>
        <w:commentReference w:id="9"/>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10"/>
      <w:commentRangeStart w:id="11"/>
      <w:r w:rsidRPr="00D42EB3">
        <w:rPr>
          <w:i/>
          <w:iCs/>
        </w:rPr>
        <w:t>M</w:t>
      </w:r>
      <w:r w:rsidRPr="00B75E1A">
        <w:rPr>
          <w:vertAlign w:val="superscript"/>
        </w:rPr>
        <w:t>2</w:t>
      </w:r>
      <w:r>
        <w:t xml:space="preserve">, </w:t>
      </w:r>
      <w:commentRangeEnd w:id="10"/>
      <w:r w:rsidR="00F71A57">
        <w:rPr>
          <w:rStyle w:val="CommentReference"/>
          <w:lang w:val="en-GB"/>
        </w:rPr>
        <w:commentReference w:id="10"/>
      </w:r>
      <w:commentRangeEnd w:id="11"/>
      <w:r w:rsidR="003657E4">
        <w:rPr>
          <w:rStyle w:val="CommentReference"/>
          <w:lang w:val="en-GB"/>
        </w:rPr>
        <w:commentReference w:id="11"/>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5579D1">
      <w:pPr>
        <w:pStyle w:val="Thesissubheading"/>
      </w:pPr>
      <w:r>
        <w:t>Developmental plasticity in growth trajectories in response to temperature</w:t>
      </w:r>
    </w:p>
    <w:p w14:paraId="57300212" w14:textId="25B5D0E6" w:rsidR="00876764" w:rsidRDefault="00496477" w:rsidP="00496477">
      <w:pPr>
        <w:ind w:firstLine="720"/>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t>Table S</w:t>
      </w:r>
      <w:r w:rsidR="00D003D9">
        <w:t>7</w:t>
      </w:r>
      <w:r w:rsidR="00CC5FA0">
        <w:t xml:space="preserve"> - S</w:t>
      </w:r>
      <w:r w:rsidR="00E57D21">
        <w:t>9</w:t>
      </w:r>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77777777" w:rsidR="00140AC7" w:rsidRDefault="00140AC7" w:rsidP="00140AC7">
      <w:pPr>
        <w:pStyle w:val="BodyText"/>
      </w:pPr>
      <w:r w:rsidRPr="00EA169D">
        <w:rPr>
          <w:b/>
          <w:bCs/>
        </w:rPr>
        <w:t>Table 1</w:t>
      </w:r>
      <w:r>
        <w:t xml:space="preserve"> Comparisons of WAIC 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difference in expected log predicted density.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
      <w:tblGrid>
        <w:gridCol w:w="6753"/>
        <w:gridCol w:w="879"/>
        <w:gridCol w:w="984"/>
        <w:gridCol w:w="1616"/>
      </w:tblGrid>
      <w:tr w:rsidR="00140AC7" w14:paraId="099C1EBF" w14:textId="77777777" w:rsidTr="00D756B0">
        <w:trPr>
          <w:trHeight w:val="335"/>
        </w:trPr>
        <w:tc>
          <w:tcPr>
            <w:tcW w:w="0" w:type="auto"/>
            <w:tcBorders>
              <w:top w:val="single" w:sz="2" w:space="0" w:color="auto"/>
              <w:bottom w:val="single" w:sz="2" w:space="0" w:color="auto"/>
            </w:tcBorders>
            <w:vAlign w:val="bottom"/>
          </w:tcPr>
          <w:p w14:paraId="6F8141A2" w14:textId="77777777" w:rsidR="00140AC7" w:rsidRDefault="00140AC7" w:rsidP="00D756B0">
            <w:pPr>
              <w:pStyle w:val="Compact"/>
            </w:pPr>
            <w:r>
              <w:t>Formula of Fixed Effects</w:t>
            </w:r>
          </w:p>
        </w:tc>
        <w:tc>
          <w:tcPr>
            <w:tcW w:w="0" w:type="auto"/>
            <w:tcBorders>
              <w:top w:val="single" w:sz="2" w:space="0" w:color="auto"/>
              <w:bottom w:val="single" w:sz="2" w:space="0" w:color="auto"/>
            </w:tcBorders>
            <w:vAlign w:val="bottom"/>
          </w:tcPr>
          <w:p w14:paraId="4CBFC854" w14:textId="77777777" w:rsidR="00140AC7" w:rsidRDefault="00140AC7" w:rsidP="00D756B0">
            <w:pPr>
              <w:pStyle w:val="Compact"/>
              <w:jc w:val="center"/>
            </w:pPr>
            <w:r>
              <w:t>WAIC</w:t>
            </w:r>
          </w:p>
        </w:tc>
        <w:tc>
          <w:tcPr>
            <w:tcW w:w="0" w:type="auto"/>
            <w:tcBorders>
              <w:top w:val="single" w:sz="2" w:space="0" w:color="auto"/>
              <w:bottom w:val="single" w:sz="2" w:space="0" w:color="auto"/>
            </w:tcBorders>
            <w:vAlign w:val="bottom"/>
          </w:tcPr>
          <w:p w14:paraId="74752EAE" w14:textId="77777777" w:rsidR="00140AC7" w:rsidRDefault="00140AC7" w:rsidP="00D756B0">
            <w:pPr>
              <w:pStyle w:val="Compact"/>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
          <w:p w14:paraId="4E8CC631" w14:textId="77777777" w:rsidR="00140AC7" w:rsidRDefault="00140AC7" w:rsidP="00D756B0">
            <w:pPr>
              <w:pStyle w:val="Compact"/>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140AC7" w14:paraId="2ACE8CF5" w14:textId="77777777" w:rsidTr="00D756B0">
        <w:trPr>
          <w:trHeight w:val="342"/>
        </w:trPr>
        <w:tc>
          <w:tcPr>
            <w:tcW w:w="0" w:type="auto"/>
            <w:tcBorders>
              <w:top w:val="single" w:sz="2" w:space="0" w:color="auto"/>
            </w:tcBorders>
          </w:tcPr>
          <w:p w14:paraId="455429CD" w14:textId="77777777" w:rsidR="00140AC7" w:rsidRDefault="00140AC7" w:rsidP="00D756B0">
            <w:pPr>
              <w:pStyle w:val="Compact"/>
            </w:pPr>
            <w:r>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m:oMath>
              <m:r>
                <w:rPr>
                  <w:rFonts w:ascii="Cambria Math" w:hAnsi="Cambria Math"/>
                </w:rPr>
                <m:t>×</m:t>
              </m:r>
            </m:oMath>
            <w:r>
              <w:rPr>
                <w:rFonts w:eastAsiaTheme="minorEastAsia"/>
              </w:rPr>
              <w:t xml:space="preserve"> </w:t>
            </w:r>
            <w:r w:rsidRPr="001F105A">
              <w:rPr>
                <w:iCs/>
              </w:rPr>
              <w:t>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top w:val="single" w:sz="2" w:space="0" w:color="auto"/>
            </w:tcBorders>
          </w:tcPr>
          <w:p w14:paraId="48D481F4" w14:textId="77777777" w:rsidR="00140AC7" w:rsidRDefault="00140AC7" w:rsidP="00D756B0">
            <w:pPr>
              <w:pStyle w:val="Compact"/>
              <w:jc w:val="center"/>
            </w:pPr>
            <w:r>
              <w:t>-3301</w:t>
            </w:r>
          </w:p>
        </w:tc>
        <w:tc>
          <w:tcPr>
            <w:tcW w:w="0" w:type="auto"/>
            <w:tcBorders>
              <w:top w:val="single" w:sz="2" w:space="0" w:color="auto"/>
            </w:tcBorders>
          </w:tcPr>
          <w:p w14:paraId="1B8A375F" w14:textId="77777777" w:rsidR="00140AC7" w:rsidRDefault="00140AC7" w:rsidP="00D756B0">
            <w:pPr>
              <w:pStyle w:val="Compact"/>
              <w:jc w:val="center"/>
            </w:pPr>
            <w:r>
              <w:t>0</w:t>
            </w:r>
          </w:p>
        </w:tc>
        <w:tc>
          <w:tcPr>
            <w:tcW w:w="0" w:type="auto"/>
            <w:tcBorders>
              <w:top w:val="single" w:sz="2" w:space="0" w:color="auto"/>
            </w:tcBorders>
          </w:tcPr>
          <w:p w14:paraId="207B072A" w14:textId="77777777" w:rsidR="00140AC7" w:rsidRDefault="00140AC7" w:rsidP="00D756B0">
            <w:pPr>
              <w:pStyle w:val="Compact"/>
              <w:jc w:val="center"/>
            </w:pPr>
            <w:r>
              <w:t>0</w:t>
            </w:r>
          </w:p>
        </w:tc>
      </w:tr>
      <w:tr w:rsidR="00140AC7" w14:paraId="2EACC52E" w14:textId="77777777" w:rsidTr="00D756B0">
        <w:trPr>
          <w:trHeight w:val="188"/>
        </w:trPr>
        <w:tc>
          <w:tcPr>
            <w:tcW w:w="0" w:type="auto"/>
          </w:tcPr>
          <w:p w14:paraId="51025D68" w14:textId="77777777" w:rsidR="00140AC7" w:rsidRDefault="00140AC7" w:rsidP="00D756B0">
            <w:pPr>
              <w:pStyle w:val="Compact"/>
            </w:pPr>
            <w:r>
              <w:t>Treatment + Age + Age</w:t>
            </w:r>
            <w:r w:rsidRPr="00470E70">
              <w:rPr>
                <w:vertAlign w:val="superscript"/>
              </w:rPr>
              <w:t>2</w:t>
            </w:r>
            <w:r>
              <w:rPr>
                <w:vertAlign w:val="superscript"/>
              </w:rPr>
              <w:t xml:space="preserve"> </w:t>
            </w:r>
            <w:r>
              <w:t>+ Treatment</w:t>
            </w:r>
            <w:r>
              <w:rPr>
                <w:i/>
              </w:rPr>
              <w:t xml:space="preserve"> </w:t>
            </w:r>
            <m:oMath>
              <m:r>
                <w:rPr>
                  <w:rFonts w:ascii="Cambria Math" w:hAnsi="Cambria Math"/>
                </w:rPr>
                <m:t>×</m:t>
              </m:r>
            </m:oMath>
            <w:r>
              <w:rPr>
                <w:rFonts w:eastAsiaTheme="minorEastAsia"/>
              </w:rPr>
              <w:t xml:space="preserve"> </w:t>
            </w:r>
            <w:r>
              <w:t>Age</w:t>
            </w:r>
          </w:p>
        </w:tc>
        <w:tc>
          <w:tcPr>
            <w:tcW w:w="0" w:type="auto"/>
          </w:tcPr>
          <w:p w14:paraId="62C646C8" w14:textId="77777777" w:rsidR="00140AC7" w:rsidRDefault="00140AC7" w:rsidP="00D756B0">
            <w:pPr>
              <w:pStyle w:val="Compact"/>
              <w:jc w:val="center"/>
            </w:pPr>
            <w:r>
              <w:t>-3295</w:t>
            </w:r>
          </w:p>
        </w:tc>
        <w:tc>
          <w:tcPr>
            <w:tcW w:w="0" w:type="auto"/>
          </w:tcPr>
          <w:p w14:paraId="6B9644FD" w14:textId="77777777" w:rsidR="00140AC7" w:rsidRDefault="00140AC7" w:rsidP="00D756B0">
            <w:pPr>
              <w:pStyle w:val="Compact"/>
              <w:jc w:val="center"/>
            </w:pPr>
            <w:r>
              <w:t>-0.62</w:t>
            </w:r>
          </w:p>
        </w:tc>
        <w:tc>
          <w:tcPr>
            <w:tcW w:w="0" w:type="auto"/>
          </w:tcPr>
          <w:p w14:paraId="7EE1920C" w14:textId="77777777" w:rsidR="00140AC7" w:rsidRDefault="00140AC7" w:rsidP="00D756B0">
            <w:pPr>
              <w:pStyle w:val="Compact"/>
              <w:jc w:val="center"/>
            </w:pPr>
            <w:r>
              <w:t>1.182</w:t>
            </w:r>
          </w:p>
        </w:tc>
      </w:tr>
      <w:tr w:rsidR="00140AC7" w14:paraId="50C48D64" w14:textId="77777777" w:rsidTr="00D756B0">
        <w:trPr>
          <w:trHeight w:val="188"/>
        </w:trPr>
        <w:tc>
          <w:tcPr>
            <w:tcW w:w="0" w:type="auto"/>
          </w:tcPr>
          <w:p w14:paraId="35154210" w14:textId="77777777" w:rsidR="00140AC7" w:rsidRDefault="00140AC7" w:rsidP="00D756B0">
            <w:pPr>
              <w:pStyle w:val="Compact"/>
            </w:pPr>
            <w:commentRangeStart w:id="12"/>
            <w:commentRangeStart w:id="13"/>
            <w:r>
              <w:t>Treatment + Age + Age</w:t>
            </w:r>
            <w:r w:rsidRPr="00470E70">
              <w:rPr>
                <w:vertAlign w:val="superscript"/>
              </w:rPr>
              <w:t>2</w:t>
            </w:r>
            <w:r>
              <w:t xml:space="preserv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0B943D2D" w14:textId="77777777" w:rsidR="00140AC7" w:rsidRDefault="00140AC7" w:rsidP="00D756B0">
            <w:pPr>
              <w:pStyle w:val="Compact"/>
              <w:jc w:val="center"/>
            </w:pPr>
            <w:r>
              <w:t>-3300</w:t>
            </w:r>
          </w:p>
        </w:tc>
        <w:tc>
          <w:tcPr>
            <w:tcW w:w="0" w:type="auto"/>
          </w:tcPr>
          <w:p w14:paraId="50FBA743" w14:textId="77777777" w:rsidR="00140AC7" w:rsidRDefault="00140AC7" w:rsidP="00D756B0">
            <w:pPr>
              <w:pStyle w:val="Compact"/>
              <w:jc w:val="center"/>
            </w:pPr>
            <w:r>
              <w:t>-2.798</w:t>
            </w:r>
          </w:p>
        </w:tc>
        <w:tc>
          <w:tcPr>
            <w:tcW w:w="0" w:type="auto"/>
          </w:tcPr>
          <w:p w14:paraId="614C8CDB" w14:textId="77777777" w:rsidR="00140AC7" w:rsidRDefault="00140AC7" w:rsidP="00D756B0">
            <w:pPr>
              <w:pStyle w:val="Compact"/>
              <w:jc w:val="center"/>
            </w:pPr>
            <w:r>
              <w:t>1.375</w:t>
            </w:r>
            <w:commentRangeEnd w:id="12"/>
            <w:r>
              <w:rPr>
                <w:rStyle w:val="CommentReference"/>
                <w:lang w:val="en-GB"/>
              </w:rPr>
              <w:commentReference w:id="12"/>
            </w:r>
            <w:r>
              <w:rPr>
                <w:rStyle w:val="CommentReference"/>
                <w:lang w:val="en-GB"/>
              </w:rPr>
              <w:commentReference w:id="13"/>
            </w:r>
          </w:p>
        </w:tc>
      </w:tr>
      <w:commentRangeEnd w:id="13"/>
      <w:tr w:rsidR="00140AC7" w14:paraId="04051EF4" w14:textId="77777777" w:rsidTr="00D756B0">
        <w:trPr>
          <w:trHeight w:val="188"/>
        </w:trPr>
        <w:tc>
          <w:tcPr>
            <w:tcW w:w="0" w:type="auto"/>
            <w:tcBorders>
              <w:bottom w:val="single" w:sz="4" w:space="0" w:color="auto"/>
            </w:tcBorders>
          </w:tcPr>
          <w:p w14:paraId="1F711B62" w14:textId="77777777" w:rsidR="00140AC7" w:rsidRDefault="00140AC7" w:rsidP="00D756B0">
            <w:pPr>
              <w:pStyle w:val="Compact"/>
            </w:pPr>
            <w:r>
              <w:t>Treatment + Age + Age</w:t>
            </w:r>
            <w:r w:rsidRPr="00470E70">
              <w:rPr>
                <w:vertAlign w:val="superscript"/>
              </w:rPr>
              <w:t>2</w:t>
            </w:r>
          </w:p>
        </w:tc>
        <w:tc>
          <w:tcPr>
            <w:tcW w:w="0" w:type="auto"/>
            <w:tcBorders>
              <w:bottom w:val="single" w:sz="4" w:space="0" w:color="auto"/>
            </w:tcBorders>
          </w:tcPr>
          <w:p w14:paraId="51344136" w14:textId="77777777" w:rsidR="00140AC7" w:rsidRDefault="00140AC7" w:rsidP="00D756B0">
            <w:pPr>
              <w:pStyle w:val="Compact"/>
              <w:jc w:val="center"/>
            </w:pPr>
            <w:r>
              <w:t>-3292</w:t>
            </w:r>
          </w:p>
        </w:tc>
        <w:tc>
          <w:tcPr>
            <w:tcW w:w="0" w:type="auto"/>
            <w:tcBorders>
              <w:bottom w:val="single" w:sz="4" w:space="0" w:color="auto"/>
            </w:tcBorders>
          </w:tcPr>
          <w:p w14:paraId="5CB6A0D0" w14:textId="77777777" w:rsidR="00140AC7" w:rsidRDefault="00140AC7" w:rsidP="00D756B0">
            <w:pPr>
              <w:pStyle w:val="Compact"/>
              <w:jc w:val="center"/>
            </w:pPr>
            <w:r>
              <w:t>-4.452</w:t>
            </w:r>
          </w:p>
        </w:tc>
        <w:tc>
          <w:tcPr>
            <w:tcW w:w="0" w:type="auto"/>
            <w:tcBorders>
              <w:bottom w:val="single" w:sz="4" w:space="0" w:color="auto"/>
            </w:tcBorders>
          </w:tcPr>
          <w:p w14:paraId="6544307D" w14:textId="77777777" w:rsidR="00140AC7" w:rsidRDefault="00140AC7" w:rsidP="00D756B0">
            <w:pPr>
              <w:pStyle w:val="Compact"/>
              <w:jc w:val="center"/>
            </w:pPr>
            <w:r>
              <w:t>1.563</w:t>
            </w:r>
          </w:p>
        </w:tc>
      </w:tr>
    </w:tbl>
    <w:p w14:paraId="4E7765DE" w14:textId="77777777" w:rsidR="00140AC7" w:rsidRDefault="00140AC7" w:rsidP="00140AC7"/>
    <w:p w14:paraId="54F6946B" w14:textId="35C801D3" w:rsidR="00496477" w:rsidRDefault="00496477" w:rsidP="0073218D">
      <w:pPr>
        <w:ind w:firstLine="720"/>
      </w:pPr>
      <w:r>
        <w:t xml:space="preserve">Developmental temperature </w:t>
      </w:r>
      <w:r w:rsidR="00387140">
        <w:t>did,</w:t>
      </w:r>
      <w:r>
        <w:t xml:space="preserve"> however</w:t>
      </w:r>
      <w:r w:rsidR="00387140">
        <w:t>,</w:t>
      </w:r>
      <w:r>
        <w:t xml:space="preserve"> </w:t>
      </w:r>
      <w:r w:rsidR="00387140">
        <w:t>influenced</w:t>
      </w:r>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Larger initial masses meant that lizards from the ‘cold’ treatment reached their maximum mass slightly earlier (3</w:t>
      </w:r>
      <w:r w:rsidR="0045396B">
        <w:t>82</w:t>
      </w:r>
      <w:r>
        <w:t>.</w:t>
      </w:r>
      <w:r w:rsidR="0045396B">
        <w:t>97</w:t>
      </w:r>
      <w:r>
        <w:t xml:space="preserve"> days, 95% CI: </w:t>
      </w:r>
      <w:r w:rsidR="0045396B">
        <w:t>358.84</w:t>
      </w:r>
      <w:r w:rsidR="00240A92">
        <w:t xml:space="preserve"> </w:t>
      </w:r>
      <w:r>
        <w:t>– 40</w:t>
      </w:r>
      <w:r w:rsidR="006F29A9">
        <w:t>9</w:t>
      </w:r>
      <w:r>
        <w:t>.</w:t>
      </w:r>
      <w:r w:rsidR="006F29A9">
        <w:t>78</w:t>
      </w:r>
      <w:r>
        <w:t>) compared to lizards from ‘hot’ treatment (4</w:t>
      </w:r>
      <w:r w:rsidR="006F29A9">
        <w:t>13</w:t>
      </w:r>
      <w:r>
        <w:t>.</w:t>
      </w:r>
      <w:r w:rsidR="006F29A9">
        <w:t>04</w:t>
      </w:r>
      <w:r>
        <w:t xml:space="preserve"> days, 95% CI: 37</w:t>
      </w:r>
      <w:r w:rsidR="006F29A9">
        <w:t>9</w:t>
      </w:r>
      <w:r>
        <w:t>.7</w:t>
      </w:r>
      <w:r w:rsidR="006F29A9">
        <w:t>0</w:t>
      </w:r>
      <w:r>
        <w:t xml:space="preserve"> – 4</w:t>
      </w:r>
      <w:r w:rsidR="006F29A9">
        <w:t>52</w:t>
      </w:r>
      <w:r>
        <w:t>.</w:t>
      </w:r>
      <w:r w:rsidR="006F29A9">
        <w:t>34</w:t>
      </w:r>
      <w:r>
        <w:t xml:space="preserve">). </w:t>
      </w:r>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0ADA34C1" w:rsidR="00140AC7" w:rsidRDefault="007650FB" w:rsidP="007650FB">
      <w:pPr>
        <w:jc w:val="center"/>
      </w:pPr>
      <w:r>
        <w:rPr>
          <w:noProof/>
        </w:rPr>
        <w:lastRenderedPageBreak/>
        <w:drawing>
          <wp:inline distT="0" distB="0" distL="0" distR="0" wp14:anchorId="70268A08" wp14:editId="118A5567">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4">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p>
    <w:p w14:paraId="01506049" w14:textId="38C9F7DC" w:rsidR="00140AC7" w:rsidRDefault="00140AC7" w:rsidP="007650FB">
      <w:pPr>
        <w:pStyle w:val="BodyText"/>
      </w:pPr>
      <w:r w:rsidRPr="00543621">
        <w:rPr>
          <w:b/>
          <w:bCs/>
        </w:rPr>
        <w:t>Fig</w:t>
      </w:r>
      <w:r>
        <w:rPr>
          <w:b/>
          <w:bCs/>
        </w:rPr>
        <w:t xml:space="preserve">ure 3 </w:t>
      </w:r>
      <w:r>
        <w:t>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each individual’s growth curve. Model predictions were generated from the full model where interaction terms between treatment and both the linear component and quadratic component were included</w:t>
      </w:r>
    </w:p>
    <w:p w14:paraId="3B7E2353" w14:textId="4421F403" w:rsidR="00140AC7" w:rsidRPr="00AA3E17" w:rsidRDefault="00140AC7" w:rsidP="00140AC7">
      <w:pPr>
        <w:pStyle w:val="BodyText"/>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 indicates that value is above zero prior to rounding. n</w:t>
      </w:r>
      <w:r w:rsidRPr="00AA0F39">
        <w:rPr>
          <w:rFonts w:cs="Times New Roman"/>
          <w:vertAlign w:val="subscript"/>
        </w:rPr>
        <w:t>obs</w:t>
      </w:r>
      <w:r w:rsidRPr="00AA0F39">
        <w:rPr>
          <w:rFonts w:cs="Times New Roman"/>
        </w:rPr>
        <w:t xml:space="preserve"> = 2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is presented in Table S6.</w:t>
      </w:r>
    </w:p>
    <w:tbl>
      <w:tblPr>
        <w:tblStyle w:val="Table"/>
        <w:tblW w:w="3402" w:type="pct"/>
        <w:tblInd w:w="1425" w:type="dxa"/>
        <w:tblLook w:val="07E0" w:firstRow="1" w:lastRow="1" w:firstColumn="1" w:lastColumn="1" w:noHBand="1" w:noVBand="1"/>
      </w:tblPr>
      <w:tblGrid>
        <w:gridCol w:w="2572"/>
        <w:gridCol w:w="1376"/>
        <w:gridCol w:w="1099"/>
        <w:gridCol w:w="1090"/>
      </w:tblGrid>
      <w:tr w:rsidR="00140AC7" w14:paraId="255817AE" w14:textId="77777777" w:rsidTr="00D756B0">
        <w:tc>
          <w:tcPr>
            <w:tcW w:w="0" w:type="auto"/>
            <w:tcBorders>
              <w:bottom w:val="single" w:sz="0" w:space="0" w:color="auto"/>
            </w:tcBorders>
            <w:vAlign w:val="bottom"/>
          </w:tcPr>
          <w:p w14:paraId="711E0602" w14:textId="77777777" w:rsidR="00140AC7" w:rsidRDefault="00140AC7" w:rsidP="00D756B0">
            <w:pPr>
              <w:pStyle w:val="Compact"/>
            </w:pPr>
            <w:r>
              <w:t>Parameter</w:t>
            </w:r>
          </w:p>
        </w:tc>
        <w:tc>
          <w:tcPr>
            <w:tcW w:w="0" w:type="auto"/>
            <w:tcBorders>
              <w:bottom w:val="single" w:sz="0" w:space="0" w:color="auto"/>
            </w:tcBorders>
            <w:vAlign w:val="bottom"/>
          </w:tcPr>
          <w:p w14:paraId="27D97948" w14:textId="77777777" w:rsidR="00140AC7" w:rsidRDefault="00140AC7" w:rsidP="00D756B0">
            <w:pPr>
              <w:pStyle w:val="Compact"/>
              <w:jc w:val="center"/>
            </w:pPr>
            <w:r>
              <w:t>Estimate</w:t>
            </w:r>
          </w:p>
        </w:tc>
        <w:tc>
          <w:tcPr>
            <w:tcW w:w="0" w:type="auto"/>
            <w:tcBorders>
              <w:bottom w:val="single" w:sz="0" w:space="0" w:color="auto"/>
            </w:tcBorders>
            <w:vAlign w:val="bottom"/>
          </w:tcPr>
          <w:p w14:paraId="5D0E910D" w14:textId="77777777" w:rsidR="00140AC7" w:rsidRDefault="00140AC7" w:rsidP="00D756B0">
            <w:pPr>
              <w:pStyle w:val="Compact"/>
              <w:jc w:val="center"/>
            </w:pPr>
            <w:r>
              <w:t>Lower</w:t>
            </w:r>
          </w:p>
        </w:tc>
        <w:tc>
          <w:tcPr>
            <w:tcW w:w="0" w:type="auto"/>
            <w:tcBorders>
              <w:bottom w:val="single" w:sz="0" w:space="0" w:color="auto"/>
            </w:tcBorders>
            <w:vAlign w:val="bottom"/>
          </w:tcPr>
          <w:p w14:paraId="12DF8E05" w14:textId="77777777" w:rsidR="00140AC7" w:rsidRDefault="00140AC7" w:rsidP="00D756B0">
            <w:pPr>
              <w:pStyle w:val="Compact"/>
              <w:jc w:val="center"/>
            </w:pPr>
            <w:r>
              <w:t>Upper</w:t>
            </w:r>
          </w:p>
        </w:tc>
      </w:tr>
      <w:tr w:rsidR="00140AC7" w14:paraId="3F5BD18D" w14:textId="77777777" w:rsidTr="00D756B0">
        <w:tc>
          <w:tcPr>
            <w:tcW w:w="0" w:type="auto"/>
          </w:tcPr>
          <w:p w14:paraId="3F913B16" w14:textId="77777777" w:rsidR="00140AC7" w:rsidRDefault="00140AC7" w:rsidP="00D756B0">
            <w:pPr>
              <w:pStyle w:val="Compact"/>
            </w:pPr>
            <w:r>
              <w:t>Intercept</w:t>
            </w:r>
          </w:p>
        </w:tc>
        <w:tc>
          <w:tcPr>
            <w:tcW w:w="0" w:type="auto"/>
          </w:tcPr>
          <w:p w14:paraId="4194A2C5" w14:textId="77777777" w:rsidR="00140AC7" w:rsidRPr="00AA3E17" w:rsidRDefault="00140AC7" w:rsidP="00D756B0">
            <w:pPr>
              <w:pStyle w:val="Compact"/>
              <w:jc w:val="center"/>
              <w:rPr>
                <w:b/>
                <w:bCs/>
              </w:rPr>
            </w:pPr>
            <w:r w:rsidRPr="00AA3E17">
              <w:rPr>
                <w:b/>
                <w:bCs/>
              </w:rPr>
              <w:t>-0.991</w:t>
            </w:r>
          </w:p>
        </w:tc>
        <w:tc>
          <w:tcPr>
            <w:tcW w:w="0" w:type="auto"/>
          </w:tcPr>
          <w:p w14:paraId="7E3528FE" w14:textId="77777777" w:rsidR="00140AC7" w:rsidRPr="00AA3E17" w:rsidRDefault="00140AC7" w:rsidP="00D756B0">
            <w:pPr>
              <w:pStyle w:val="Compact"/>
              <w:jc w:val="center"/>
              <w:rPr>
                <w:b/>
                <w:bCs/>
              </w:rPr>
            </w:pPr>
            <w:r w:rsidRPr="00AA3E17">
              <w:rPr>
                <w:b/>
                <w:bCs/>
              </w:rPr>
              <w:t>-1.01</w:t>
            </w:r>
          </w:p>
        </w:tc>
        <w:tc>
          <w:tcPr>
            <w:tcW w:w="0" w:type="auto"/>
          </w:tcPr>
          <w:p w14:paraId="587298C6" w14:textId="77777777" w:rsidR="00140AC7" w:rsidRPr="00AA3E17" w:rsidRDefault="00140AC7" w:rsidP="00D756B0">
            <w:pPr>
              <w:pStyle w:val="Compact"/>
              <w:jc w:val="center"/>
              <w:rPr>
                <w:b/>
                <w:bCs/>
              </w:rPr>
            </w:pPr>
            <w:r w:rsidRPr="00AA3E17">
              <w:rPr>
                <w:b/>
                <w:bCs/>
              </w:rPr>
              <w:t>-0.971</w:t>
            </w:r>
          </w:p>
        </w:tc>
      </w:tr>
      <w:tr w:rsidR="00140AC7" w14:paraId="0F024FB0" w14:textId="77777777" w:rsidTr="00D756B0">
        <w:tc>
          <w:tcPr>
            <w:tcW w:w="0" w:type="auto"/>
          </w:tcPr>
          <w:p w14:paraId="4082DE19" w14:textId="77777777" w:rsidR="00140AC7" w:rsidRDefault="00140AC7" w:rsidP="00D756B0">
            <w:pPr>
              <w:pStyle w:val="Compact"/>
            </w:pPr>
            <w:r>
              <w:t>Treatment</w:t>
            </w:r>
          </w:p>
        </w:tc>
        <w:tc>
          <w:tcPr>
            <w:tcW w:w="0" w:type="auto"/>
          </w:tcPr>
          <w:p w14:paraId="778F30AE" w14:textId="77777777" w:rsidR="00140AC7" w:rsidRPr="00AA3E17" w:rsidRDefault="00140AC7" w:rsidP="00D756B0">
            <w:pPr>
              <w:pStyle w:val="Compact"/>
              <w:jc w:val="center"/>
              <w:rPr>
                <w:b/>
                <w:bCs/>
              </w:rPr>
            </w:pPr>
            <w:r w:rsidRPr="00AA3E17">
              <w:rPr>
                <w:b/>
                <w:bCs/>
              </w:rPr>
              <w:t>-0.083</w:t>
            </w:r>
          </w:p>
        </w:tc>
        <w:tc>
          <w:tcPr>
            <w:tcW w:w="0" w:type="auto"/>
          </w:tcPr>
          <w:p w14:paraId="4B4B8DFA" w14:textId="77777777" w:rsidR="00140AC7" w:rsidRPr="00AA3E17" w:rsidRDefault="00140AC7" w:rsidP="00D756B0">
            <w:pPr>
              <w:pStyle w:val="Compact"/>
              <w:jc w:val="center"/>
              <w:rPr>
                <w:b/>
                <w:bCs/>
              </w:rPr>
            </w:pPr>
            <w:r w:rsidRPr="00AA3E17">
              <w:rPr>
                <w:b/>
                <w:bCs/>
              </w:rPr>
              <w:t>-0.114</w:t>
            </w:r>
          </w:p>
        </w:tc>
        <w:tc>
          <w:tcPr>
            <w:tcW w:w="0" w:type="auto"/>
          </w:tcPr>
          <w:p w14:paraId="2C9298F2" w14:textId="77777777" w:rsidR="00140AC7" w:rsidRPr="00AA3E17" w:rsidRDefault="00140AC7" w:rsidP="00D756B0">
            <w:pPr>
              <w:pStyle w:val="Compact"/>
              <w:jc w:val="center"/>
              <w:rPr>
                <w:b/>
                <w:bCs/>
              </w:rPr>
            </w:pPr>
            <w:r w:rsidRPr="00AA3E17">
              <w:rPr>
                <w:b/>
                <w:bCs/>
              </w:rPr>
              <w:t>-0.05</w:t>
            </w:r>
          </w:p>
        </w:tc>
      </w:tr>
      <w:tr w:rsidR="00140AC7" w14:paraId="5B51E942" w14:textId="77777777" w:rsidTr="00D756B0">
        <w:tc>
          <w:tcPr>
            <w:tcW w:w="0" w:type="auto"/>
          </w:tcPr>
          <w:p w14:paraId="66B7C942" w14:textId="77777777" w:rsidR="00140AC7" w:rsidRDefault="00140AC7" w:rsidP="00D756B0">
            <w:pPr>
              <w:pStyle w:val="Compact"/>
            </w:pPr>
            <w:r>
              <w:t>Age</w:t>
            </w:r>
          </w:p>
        </w:tc>
        <w:tc>
          <w:tcPr>
            <w:tcW w:w="0" w:type="auto"/>
          </w:tcPr>
          <w:p w14:paraId="33B0DD44" w14:textId="77777777" w:rsidR="00140AC7" w:rsidRPr="00AA3E17" w:rsidRDefault="00140AC7" w:rsidP="00D756B0">
            <w:pPr>
              <w:pStyle w:val="Compact"/>
              <w:jc w:val="center"/>
              <w:rPr>
                <w:b/>
                <w:bCs/>
              </w:rPr>
            </w:pPr>
            <w:r w:rsidRPr="00AA3E17">
              <w:rPr>
                <w:b/>
                <w:bCs/>
              </w:rPr>
              <w:t>0.5</w:t>
            </w:r>
          </w:p>
        </w:tc>
        <w:tc>
          <w:tcPr>
            <w:tcW w:w="0" w:type="auto"/>
          </w:tcPr>
          <w:p w14:paraId="23254FF3" w14:textId="77777777" w:rsidR="00140AC7" w:rsidRPr="00AA3E17" w:rsidRDefault="00140AC7" w:rsidP="00D756B0">
            <w:pPr>
              <w:pStyle w:val="Compact"/>
              <w:jc w:val="center"/>
              <w:rPr>
                <w:b/>
                <w:bCs/>
              </w:rPr>
            </w:pPr>
            <w:r w:rsidRPr="00AA3E17">
              <w:rPr>
                <w:b/>
                <w:bCs/>
              </w:rPr>
              <w:t>0.476</w:t>
            </w:r>
          </w:p>
        </w:tc>
        <w:tc>
          <w:tcPr>
            <w:tcW w:w="0" w:type="auto"/>
          </w:tcPr>
          <w:p w14:paraId="6978D360" w14:textId="77777777" w:rsidR="00140AC7" w:rsidRPr="00AA3E17" w:rsidRDefault="00140AC7" w:rsidP="00D756B0">
            <w:pPr>
              <w:pStyle w:val="Compact"/>
              <w:jc w:val="center"/>
              <w:rPr>
                <w:b/>
                <w:bCs/>
              </w:rPr>
            </w:pPr>
            <w:r w:rsidRPr="00AA3E17">
              <w:rPr>
                <w:b/>
                <w:bCs/>
              </w:rPr>
              <w:t>0.526</w:t>
            </w:r>
          </w:p>
        </w:tc>
      </w:tr>
      <w:tr w:rsidR="00140AC7" w14:paraId="249DEA64" w14:textId="77777777" w:rsidTr="00D756B0">
        <w:tc>
          <w:tcPr>
            <w:tcW w:w="0" w:type="auto"/>
          </w:tcPr>
          <w:p w14:paraId="706E6B94" w14:textId="77777777" w:rsidR="00140AC7" w:rsidRDefault="00140AC7" w:rsidP="00D756B0">
            <w:pPr>
              <w:pStyle w:val="Compact"/>
            </w:pPr>
            <w:r>
              <w:t>Age</w:t>
            </w:r>
            <w:r w:rsidRPr="00470E70">
              <w:rPr>
                <w:vertAlign w:val="superscript"/>
              </w:rPr>
              <w:t>2</w:t>
            </w:r>
          </w:p>
        </w:tc>
        <w:tc>
          <w:tcPr>
            <w:tcW w:w="0" w:type="auto"/>
          </w:tcPr>
          <w:p w14:paraId="57220E77" w14:textId="77777777" w:rsidR="00140AC7" w:rsidRPr="00AA3E17" w:rsidRDefault="00140AC7" w:rsidP="00D756B0">
            <w:pPr>
              <w:pStyle w:val="Compact"/>
              <w:jc w:val="center"/>
              <w:rPr>
                <w:b/>
                <w:bCs/>
              </w:rPr>
            </w:pPr>
            <w:r w:rsidRPr="00AA3E17">
              <w:rPr>
                <w:b/>
                <w:bCs/>
              </w:rPr>
              <w:t>-0.196</w:t>
            </w:r>
          </w:p>
        </w:tc>
        <w:tc>
          <w:tcPr>
            <w:tcW w:w="0" w:type="auto"/>
          </w:tcPr>
          <w:p w14:paraId="5091D541" w14:textId="77777777" w:rsidR="00140AC7" w:rsidRPr="00AA3E17" w:rsidRDefault="00140AC7" w:rsidP="00D756B0">
            <w:pPr>
              <w:pStyle w:val="Compact"/>
              <w:jc w:val="center"/>
              <w:rPr>
                <w:b/>
                <w:bCs/>
              </w:rPr>
            </w:pPr>
            <w:r w:rsidRPr="00AA3E17">
              <w:rPr>
                <w:b/>
                <w:bCs/>
              </w:rPr>
              <w:t>-0.216</w:t>
            </w:r>
          </w:p>
        </w:tc>
        <w:tc>
          <w:tcPr>
            <w:tcW w:w="0" w:type="auto"/>
          </w:tcPr>
          <w:p w14:paraId="05AEF948" w14:textId="77777777" w:rsidR="00140AC7" w:rsidRPr="00AA3E17" w:rsidRDefault="00140AC7" w:rsidP="00D756B0">
            <w:pPr>
              <w:pStyle w:val="Compact"/>
              <w:jc w:val="center"/>
              <w:rPr>
                <w:b/>
                <w:bCs/>
              </w:rPr>
            </w:pPr>
            <w:r w:rsidRPr="00AA3E17">
              <w:rPr>
                <w:b/>
                <w:bCs/>
              </w:rPr>
              <w:t>-0.178</w:t>
            </w:r>
          </w:p>
        </w:tc>
      </w:tr>
      <w:tr w:rsidR="00140AC7" w14:paraId="31EFD8C7" w14:textId="77777777" w:rsidTr="00D756B0">
        <w:tc>
          <w:tcPr>
            <w:tcW w:w="0" w:type="auto"/>
          </w:tcPr>
          <w:p w14:paraId="5935D0BF" w14:textId="77777777" w:rsidR="00140AC7" w:rsidRDefault="00140AC7" w:rsidP="00D756B0">
            <w:pPr>
              <w:pStyle w:val="Compact"/>
            </w:pPr>
            <w:r>
              <w:t xml:space="preserve">Treatment </w:t>
            </w:r>
            <m:oMath>
              <m:r>
                <w:rPr>
                  <w:rFonts w:ascii="Cambria Math" w:hAnsi="Cambria Math"/>
                </w:rPr>
                <m:t>×</m:t>
              </m:r>
            </m:oMath>
            <w:r>
              <w:rPr>
                <w:rFonts w:eastAsiaTheme="minorEastAsia"/>
              </w:rPr>
              <w:t xml:space="preserve"> </w:t>
            </w:r>
            <w:r w:rsidRPr="001F105A">
              <w:rPr>
                <w:iCs/>
              </w:rPr>
              <w:t>Age</w:t>
            </w:r>
          </w:p>
        </w:tc>
        <w:tc>
          <w:tcPr>
            <w:tcW w:w="0" w:type="auto"/>
          </w:tcPr>
          <w:p w14:paraId="0096281A" w14:textId="77777777" w:rsidR="00140AC7" w:rsidRDefault="00140AC7" w:rsidP="00D756B0">
            <w:pPr>
              <w:pStyle w:val="Compact"/>
              <w:jc w:val="center"/>
            </w:pPr>
            <w:r>
              <w:t>0.008</w:t>
            </w:r>
          </w:p>
        </w:tc>
        <w:tc>
          <w:tcPr>
            <w:tcW w:w="0" w:type="auto"/>
          </w:tcPr>
          <w:p w14:paraId="1B8D1276" w14:textId="77777777" w:rsidR="00140AC7" w:rsidRDefault="00140AC7" w:rsidP="00D756B0">
            <w:pPr>
              <w:pStyle w:val="Compact"/>
              <w:jc w:val="center"/>
            </w:pPr>
            <w:r>
              <w:t>-0.021</w:t>
            </w:r>
          </w:p>
        </w:tc>
        <w:tc>
          <w:tcPr>
            <w:tcW w:w="0" w:type="auto"/>
          </w:tcPr>
          <w:p w14:paraId="0E0A085F" w14:textId="77777777" w:rsidR="00140AC7" w:rsidRDefault="00140AC7" w:rsidP="00D756B0">
            <w:pPr>
              <w:pStyle w:val="Compact"/>
              <w:jc w:val="center"/>
            </w:pPr>
            <w:r>
              <w:t>0.037</w:t>
            </w:r>
          </w:p>
        </w:tc>
      </w:tr>
      <w:tr w:rsidR="00140AC7" w14:paraId="07093FE1" w14:textId="77777777" w:rsidTr="00D756B0">
        <w:tc>
          <w:tcPr>
            <w:tcW w:w="0" w:type="auto"/>
          </w:tcPr>
          <w:p w14:paraId="595C0539" w14:textId="77777777" w:rsidR="00140AC7" w:rsidRDefault="00140AC7" w:rsidP="00D756B0">
            <w:pPr>
              <w:pStyle w:val="Compact"/>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3A41435F" w14:textId="77777777" w:rsidR="00140AC7" w:rsidRDefault="00140AC7" w:rsidP="00D756B0">
            <w:pPr>
              <w:pStyle w:val="Compact"/>
              <w:jc w:val="center"/>
            </w:pPr>
            <w:r>
              <w:t>0.022</w:t>
            </w:r>
          </w:p>
        </w:tc>
        <w:tc>
          <w:tcPr>
            <w:tcW w:w="0" w:type="auto"/>
          </w:tcPr>
          <w:p w14:paraId="74C265A1" w14:textId="77777777" w:rsidR="00140AC7" w:rsidRDefault="00140AC7" w:rsidP="00D756B0">
            <w:pPr>
              <w:pStyle w:val="Compact"/>
              <w:jc w:val="center"/>
            </w:pPr>
            <w:r>
              <w:t>-0.007</w:t>
            </w:r>
          </w:p>
        </w:tc>
        <w:tc>
          <w:tcPr>
            <w:tcW w:w="0" w:type="auto"/>
          </w:tcPr>
          <w:p w14:paraId="60C1D4B0" w14:textId="77777777" w:rsidR="00140AC7" w:rsidRDefault="00140AC7" w:rsidP="00D756B0">
            <w:pPr>
              <w:pStyle w:val="Compact"/>
              <w:jc w:val="center"/>
            </w:pPr>
            <w:r>
              <w:t>0.052</w:t>
            </w:r>
          </w:p>
        </w:tc>
      </w:tr>
    </w:tbl>
    <w:p w14:paraId="31CF8C9A" w14:textId="77777777" w:rsidR="00496477" w:rsidRDefault="00496477" w:rsidP="00496477">
      <w:pPr>
        <w:pStyle w:val="BodyText"/>
      </w:pPr>
    </w:p>
    <w:p w14:paraId="3CF86EEF" w14:textId="21C4A5B0" w:rsidR="00CC1936" w:rsidRPr="00CC1936" w:rsidRDefault="00496477" w:rsidP="00CC1936">
      <w:pPr>
        <w:pStyle w:val="Heading1"/>
      </w:pPr>
      <w:r>
        <w:t>Discussion</w:t>
      </w:r>
    </w:p>
    <w:p w14:paraId="3DD9965E" w14:textId="269E06D5" w:rsidR="00496477" w:rsidRDefault="00D57AC9" w:rsidP="00D756B0">
      <w:pPr>
        <w:ind w:firstLine="720"/>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ins w:id="14" w:author="Shinichi Nakagawa" w:date="2020-10-19T09:51:00Z">
        <w:r w:rsidR="00D063BE">
          <w:t xml:space="preserve"> </w:t>
        </w:r>
      </w:ins>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 xml:space="preserve">Marginalising over age, we found </w:t>
      </w:r>
      <w:r w:rsidR="00AC4E55">
        <w:lastRenderedPageBreak/>
        <w:t>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commentRangeStart w:id="15"/>
      <w:commentRangeStart w:id="16"/>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commentRangeEnd w:id="15"/>
      <w:r w:rsidR="00D063BE">
        <w:rPr>
          <w:rStyle w:val="CommentReference"/>
        </w:rPr>
        <w:commentReference w:id="15"/>
      </w:r>
      <w:commentRangeEnd w:id="16"/>
      <w:r w:rsidR="00B42A91">
        <w:rPr>
          <w:rStyle w:val="CommentReference"/>
        </w:rPr>
        <w:commentReference w:id="16"/>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w:t>
      </w:r>
      <w:commentRangeStart w:id="17"/>
      <w:r w:rsidR="007650FB">
        <w:t xml:space="preserve">mass. </w:t>
      </w:r>
      <w:commentRangeEnd w:id="17"/>
      <w:r w:rsidR="005605B4">
        <w:rPr>
          <w:rStyle w:val="CommentReference"/>
        </w:rPr>
        <w:commentReference w:id="17"/>
      </w:r>
    </w:p>
    <w:p w14:paraId="6F15D05F" w14:textId="147D4AEF" w:rsidR="00B30768" w:rsidRPr="007364DE" w:rsidRDefault="00B30768" w:rsidP="009B3261">
      <w:pPr>
        <w:pStyle w:val="Thesissubheading"/>
      </w:pPr>
      <w:r w:rsidRPr="007364DE">
        <w:t>Thermal developmental plasticity in growth</w:t>
      </w:r>
    </w:p>
    <w:p w14:paraId="4301204F" w14:textId="77777777" w:rsidR="007C0D86" w:rsidRDefault="007C0D86" w:rsidP="00496477"/>
    <w:p w14:paraId="7172B2FB" w14:textId="5BBC1871" w:rsidR="005561AB" w:rsidRDefault="00554852" w:rsidP="00496477">
      <w:r>
        <w:t>In ectotherms, temperature plays a pervasive role in phenotypic development</w:t>
      </w:r>
      <w:r w:rsidR="00DF6498">
        <w:t xml:space="preserve"> </w:t>
      </w:r>
      <w:r w:rsidR="00DF6498">
        <w:fldChar w:fldCharType="begin"/>
      </w:r>
      <w:r w:rsidR="000F70BF">
        <w:instrText xml:space="preserve"> ADDIN ZOTERO_ITEM CSL_CITATION {"citationID":"NmICcIrO","properties":{"formattedCitation":"(Eyck et al., 2019; Noble et al., 2017; O\\uc0\\u8217{}Dea et al., 2019; While et al., 2018)","plainCitation":"(Eyck et al., 2019; Noble et al., 2017;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instrText>
      </w:r>
      <w:r w:rsidR="00DF6498">
        <w:fldChar w:fldCharType="separate"/>
      </w:r>
      <w:r w:rsidR="000F70BF" w:rsidRPr="000F70BF">
        <w:rPr>
          <w:rFonts w:cs="Times New Roman"/>
        </w:rPr>
        <w:t>(Eyck et al., 2019; Noble et al., 2017; O’Dea et al., 2019; While et al., 2018)</w:t>
      </w:r>
      <w:r w:rsidR="00DF6498">
        <w:fldChar w:fldCharType="end"/>
      </w:r>
      <w:r w:rsidR="00DF6498">
        <w:t xml:space="preserve">. </w:t>
      </w:r>
      <w:r w:rsidR="00A12A73">
        <w:t xml:space="preserve">Contrary to other </w:t>
      </w:r>
      <w:r w:rsidR="00D867D3">
        <w:t xml:space="preserve">reptile </w:t>
      </w:r>
      <w:r w:rsidR="00A12A73">
        <w:t xml:space="preserve">studies, 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r w:rsidR="00D867D3">
        <w:t xml:space="preserve">researchers </w:t>
      </w:r>
      <w:r w:rsidR="0030316B">
        <w:t>report</w:t>
      </w:r>
      <w:r w:rsidR="00D867D3">
        <w:t>ed</w:t>
      </w:r>
      <w:r w:rsidR="0030316B">
        <w:t xml:space="preserve"> increase</w:t>
      </w:r>
      <w:r w:rsidR="00BB2863">
        <w:t>s in</w:t>
      </w:r>
      <w:r w:rsidR="0030316B">
        <w:t xml:space="preserve"> growth at higher incubation temperatures </w:t>
      </w:r>
      <w:r w:rsidR="00DF6498">
        <w:fldChar w:fldCharType="begin"/>
      </w:r>
      <w:r w:rsidR="00DF6498">
        <w: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instrText>
      </w:r>
      <w:r w:rsidR="00DF6498">
        <w:fldChar w:fldCharType="separate"/>
      </w:r>
      <w:r w:rsidR="00DF6498" w:rsidRPr="00DF6498">
        <w:rPr>
          <w:rFonts w:cs="Times New Roman"/>
        </w:rPr>
        <w:t>(Elphick &amp; Shine, 1999; Hare et al., 2004; Verdú‐Ricoy et al., 2014)</w:t>
      </w:r>
      <w:r w:rsidR="00DF6498">
        <w:fldChar w:fldCharType="end"/>
      </w:r>
      <w:r w:rsidR="0030316B">
        <w:t xml:space="preserve">, while </w:t>
      </w:r>
      <w:r w:rsidR="00DF6498">
        <w:t xml:space="preserve">have </w:t>
      </w:r>
      <w:r w:rsidR="0030316B">
        <w:t xml:space="preserve">others 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DF6498">
        <w:fldChar w:fldCharType="begin"/>
      </w:r>
      <w:r w:rsidR="00DF6498">
        <w: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DF6498">
        <w:fldChar w:fldCharType="separate"/>
      </w:r>
      <w:r w:rsidR="00DF6498">
        <w:rPr>
          <w:noProof/>
        </w:rPr>
        <w:t>(Andrews et al., 2000; R. M. Goodman, 2008)</w:t>
      </w:r>
      <w:r w:rsidR="00DF6498">
        <w:fldChar w:fldCharType="end"/>
      </w:r>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2307AF">
        <w:fldChar w:fldCharType="begin"/>
      </w:r>
      <w:r w:rsidR="0030316B">
        <w: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instrText>
      </w:r>
      <w:r w:rsidR="002307AF">
        <w:fldChar w:fldCharType="separate"/>
      </w:r>
      <w:r w:rsidR="0030316B">
        <w:rPr>
          <w:noProof/>
        </w:rPr>
        <w:t xml:space="preserve">(e.g. </w:t>
      </w:r>
      <w:r w:rsidR="0030316B" w:rsidRPr="00DF6498">
        <w:rPr>
          <w:i/>
          <w:iCs/>
          <w:noProof/>
        </w:rPr>
        <w:t>Bassiana dupreyi</w:t>
      </w:r>
      <w:r w:rsidR="0030316B">
        <w:rPr>
          <w:noProof/>
        </w:rPr>
        <w:t>, Elphick &amp; Shine, 1998, 1999; Flatt et al., 2001; Telemeco et al., 2010)</w:t>
      </w:r>
      <w:r w:rsidR="002307AF">
        <w:fldChar w:fldCharType="end"/>
      </w:r>
      <w:r w:rsidR="002307AF">
        <w:t>. Lack of generality may be related to how growth is statistically modelled</w:t>
      </w:r>
      <w:r w:rsidR="00D867D3">
        <w:t>. V</w:t>
      </w:r>
      <w:r w:rsidR="002307AF">
        <w:t xml:space="preserve">ery 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 more accurate</w:t>
      </w:r>
      <w:r w:rsidR="007009B1">
        <w:t xml:space="preserve"> estimates</w:t>
      </w:r>
      <w:r w:rsidR="00BC6100">
        <w:t xml:space="preserve"> of growth</w:t>
      </w:r>
      <w:r w:rsidR="007009B1">
        <w:t xml:space="preserve">. </w:t>
      </w:r>
    </w:p>
    <w:p w14:paraId="0A28620C" w14:textId="77777777" w:rsidR="005561AB" w:rsidRDefault="005561AB" w:rsidP="00496477"/>
    <w:p w14:paraId="4367F3E4" w14:textId="46A69377" w:rsidR="004E5B0C" w:rsidRDefault="00BB2863" w:rsidP="004E5B0C">
      <w:r>
        <w:t>Consistent</w:t>
      </w:r>
      <w:r w:rsidR="007009B1">
        <w:t xml:space="preserve"> with other squamate</w:t>
      </w:r>
      <w:r w:rsidR="00317FA5">
        <w:t>s</w:t>
      </w:r>
      <w:r w:rsidR="007009B1">
        <w:t xml:space="preserve">, </w:t>
      </w:r>
      <w:r w:rsidR="00317FA5">
        <w:t xml:space="preserve">we found that </w:t>
      </w:r>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r w:rsidR="007009B1">
        <w:t xml:space="preserve"> </w:t>
      </w:r>
      <w:r w:rsidR="007009B1">
        <w:fldChar w:fldCharType="begin"/>
      </w:r>
      <w:r w:rsidR="00DF6498">
        <w: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instrText>
      </w:r>
      <w:r w:rsidR="007009B1">
        <w:fldChar w:fldCharType="separate"/>
      </w:r>
      <w:r w:rsidR="00DF6498">
        <w:rPr>
          <w:noProof/>
        </w:rPr>
        <w:t>(Dayananda et al., 2016; Downes &amp; Shine, 1999; Flatt et al., 2001; B. A. Goodman et al., 2013)</w:t>
      </w:r>
      <w:r w:rsidR="007009B1">
        <w:fldChar w:fldCharType="end"/>
      </w:r>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 </w:t>
      </w:r>
      <w:r w:rsidR="0045457D">
        <w:fldChar w:fldCharType="begin"/>
      </w:r>
      <w:r w:rsidR="0045457D">
        <w: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rsidR="0045457D">
        <w:fldChar w:fldCharType="separate"/>
      </w:r>
      <w:r w:rsidR="0045457D">
        <w:rPr>
          <w:noProof/>
        </w:rPr>
        <w:t>(Angilletta Jr et al., 2017)</w:t>
      </w:r>
      <w:r w:rsidR="0045457D">
        <w:fldChar w:fldCharType="end"/>
      </w:r>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r w:rsidR="00E24789">
        <w:t xml:space="preserve"> </w:t>
      </w:r>
      <w:r w:rsidR="004E5B0C">
        <w:fldChar w:fldCharType="begin"/>
      </w:r>
      <w:r w:rsidR="004E5B0C">
        <w: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instrText>
      </w:r>
      <w:r w:rsidR="004E5B0C">
        <w:fldChar w:fldCharType="separate"/>
      </w:r>
      <w:r w:rsidR="004E5B0C">
        <w:rPr>
          <w:noProof/>
        </w:rPr>
        <w:t>(Forster &amp; Hirst, 2012)</w:t>
      </w:r>
      <w:r w:rsidR="004E5B0C">
        <w:fldChar w:fldCharType="end"/>
      </w:r>
      <w:r w:rsidR="00E24789">
        <w:t>.</w:t>
      </w:r>
      <w:r w:rsidR="007279B3">
        <w:t xml:space="preserve"> </w:t>
      </w:r>
      <w:r w:rsidR="004E5B0C">
        <w:t>It is well known that</w:t>
      </w:r>
      <w:r w:rsidR="007279B3">
        <w:t xml:space="preserve"> cold developmental temperatures results in longer incubation periods in many reptiles </w:t>
      </w:r>
      <w:r w:rsidR="007279B3">
        <w:fldChar w:fldCharType="begin"/>
      </w:r>
      <w:r w:rsidR="007279B3">
        <w: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7279B3">
        <w:fldChar w:fldCharType="separate"/>
      </w:r>
      <w:r w:rsidR="007279B3">
        <w:rPr>
          <w:noProof/>
        </w:rPr>
        <w:t>(Booth, 2006; Dayananda et al., 2016; Downes &amp; Shine, 1999; Elphick &amp; Shine, 1998; R. M. Goodman, 2008)</w:t>
      </w:r>
      <w:r w:rsidR="007279B3">
        <w:fldChar w:fldCharType="end"/>
      </w:r>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D5A86" w:rsidRPr="005F6717">
        <w:fldChar w:fldCharType="begin"/>
      </w:r>
      <w:r w:rsidR="00ED5A86" w:rsidRPr="005F6717">
        <w: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D5A86" w:rsidRPr="005F6717">
        <w:fldChar w:fldCharType="separate"/>
      </w:r>
      <w:r w:rsidR="00ED5A86" w:rsidRPr="005F6717">
        <w:rPr>
          <w:noProof/>
        </w:rPr>
        <w:t>(Storm &amp; Angilletta, 2007)</w:t>
      </w:r>
      <w:r w:rsidR="00ED5A86" w:rsidRPr="005F6717">
        <w:fldChar w:fldCharType="end"/>
      </w:r>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 </w:t>
      </w:r>
      <w:r w:rsidR="004E5B0C">
        <w:fldChar w:fldCharType="begin"/>
      </w:r>
      <w:r w:rsidR="004E5B0C">
        <w: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instrText>
      </w:r>
      <w:r w:rsidR="004E5B0C">
        <w:fldChar w:fldCharType="separate"/>
      </w:r>
      <w:r w:rsidR="004E5B0C">
        <w:rPr>
          <w:noProof/>
        </w:rPr>
        <w:t>(Ji et al., 2003; Sun et al., 2015)</w:t>
      </w:r>
      <w:r w:rsidR="004E5B0C">
        <w:fldChar w:fldCharType="end"/>
      </w:r>
      <w:r w:rsidR="004E5B0C">
        <w:t xml:space="preserve">. Thermal plasticity in embryonic development may be adaptive for lizards born late in the season when nest temperatures are generally colder </w:t>
      </w:r>
      <w:r w:rsidR="004E5B0C">
        <w:fldChar w:fldCharType="begin"/>
      </w:r>
      <w:r w:rsidR="004E5B0C">
        <w: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instrText>
      </w:r>
      <w:r w:rsidR="004E5B0C">
        <w:fldChar w:fldCharType="separate"/>
      </w:r>
      <w:r w:rsidR="004E5B0C">
        <w:rPr>
          <w:noProof/>
        </w:rPr>
        <w:t>(Warner &amp; Shine, 2008; While et al., 2015)</w:t>
      </w:r>
      <w:r w:rsidR="004E5B0C">
        <w:fldChar w:fldCharType="end"/>
      </w:r>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 </w:t>
      </w:r>
      <w:r w:rsidR="004E5B0C">
        <w:fldChar w:fldCharType="begin"/>
      </w:r>
      <w:r w:rsidR="004E5B0C">
        <w: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4E5B0C">
        <w:fldChar w:fldCharType="separate"/>
      </w:r>
      <w:r w:rsidR="004E5B0C">
        <w:rPr>
          <w:noProof/>
        </w:rPr>
        <w:t>(Cheetham et al., 2011)</w:t>
      </w:r>
      <w:r w:rsidR="004E5B0C">
        <w:fldChar w:fldCharType="end"/>
      </w:r>
      <w:r w:rsidR="004E5B0C">
        <w:t xml:space="preserve">. </w:t>
      </w:r>
      <w:r w:rsidR="004E5B0C" w:rsidRPr="00080459">
        <w:t xml:space="preserve">Heavier weight at emergence could mean that hatchlings are in better condition to </w:t>
      </w:r>
      <w:r w:rsidR="004E5B0C" w:rsidRPr="00080459">
        <w:lastRenderedPageBreak/>
        <w:t xml:space="preserve">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 </w:t>
      </w:r>
      <w:r w:rsidR="004E5B0C" w:rsidRPr="00080459">
        <w:fldChar w:fldCharType="begin"/>
      </w:r>
      <w:r w:rsidR="004E5B0C" w:rsidRPr="00080459">
        <w: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instrText>
      </w:r>
      <w:r w:rsidR="004E5B0C" w:rsidRPr="00080459">
        <w:fldChar w:fldCharType="separate"/>
      </w:r>
      <w:r w:rsidR="004E5B0C" w:rsidRPr="00080459">
        <w:rPr>
          <w:noProof/>
        </w:rPr>
        <w:t>(Downes &amp; Shine, 1999; Gifford et al., 2017; Qualls &amp; Shine, 2000)</w:t>
      </w:r>
      <w:r w:rsidR="004E5B0C" w:rsidRPr="00080459">
        <w:fldChar w:fldCharType="end"/>
      </w:r>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63201F"/>
    <w:p w14:paraId="40482B89" w14:textId="1ACB8325" w:rsidR="00B30768" w:rsidRPr="007364DE" w:rsidRDefault="00B30768" w:rsidP="009B3261">
      <w:pPr>
        <w:pStyle w:val="Thesissubheading"/>
      </w:pPr>
      <w:r>
        <w:t>Thermal developmental environments and the</w:t>
      </w:r>
      <w:ins w:id="18" w:author="fonti.kar@gmail.com" w:date="2020-10-19T13:14:00Z">
        <w:r w:rsidR="009E321F">
          <w:t xml:space="preserve"> evolutionary potential of body mass</w:t>
        </w:r>
      </w:ins>
      <w:r>
        <w:t xml:space="preserve"> </w:t>
      </w:r>
      <w:del w:id="19" w:author="fonti.kar@gmail.com" w:date="2020-10-19T13:14:00Z">
        <w:r w:rsidDel="009E321F">
          <w:delText xml:space="preserve">release of </w:delText>
        </w:r>
        <w:commentRangeStart w:id="20"/>
        <w:commentRangeStart w:id="21"/>
        <w:r w:rsidDel="009E321F">
          <w:delText>‘cryptic’ genetic variation</w:delText>
        </w:r>
        <w:commentRangeEnd w:id="20"/>
        <w:r w:rsidR="00584332" w:rsidDel="009E321F">
          <w:rPr>
            <w:rStyle w:val="CommentReference"/>
            <w:rFonts w:eastAsiaTheme="minorHAnsi" w:cstheme="minorBidi"/>
            <w:bCs w:val="0"/>
            <w:i w:val="0"/>
            <w:lang w:val="en-GB"/>
          </w:rPr>
          <w:commentReference w:id="20"/>
        </w:r>
        <w:commentRangeEnd w:id="21"/>
        <w:r w:rsidR="006B0165" w:rsidDel="009E321F">
          <w:rPr>
            <w:rStyle w:val="CommentReference"/>
            <w:rFonts w:eastAsiaTheme="minorHAnsi" w:cstheme="minorBidi"/>
            <w:bCs w:val="0"/>
            <w:i w:val="0"/>
            <w:lang w:val="en-GB"/>
          </w:rPr>
          <w:commentReference w:id="21"/>
        </w:r>
      </w:del>
    </w:p>
    <w:p w14:paraId="0046BCF8" w14:textId="77777777" w:rsidR="007C0D86" w:rsidRDefault="007C0D86" w:rsidP="0092030A">
      <w:pPr>
        <w:rPr>
          <w:ins w:id="22" w:author="Daniel Noble" w:date="2020-09-15T11:05:00Z"/>
        </w:rPr>
      </w:pPr>
    </w:p>
    <w:p w14:paraId="74AAD7E4" w14:textId="3EF8DB11" w:rsidR="00337E73" w:rsidRDefault="00D52545" w:rsidP="0092030A">
      <w:r>
        <w:t xml:space="preserve">Adaptative evolutionary responses depend not only on the amount of selection operating on a trait but on also its </w:t>
      </w:r>
      <w:r w:rsidR="00F9189E">
        <w:t>underlying</w:t>
      </w:r>
      <w:r w:rsidR="000C032E">
        <w:t xml:space="preserve"> additive genetic variance</w:t>
      </w:r>
      <w:r w:rsidR="00CF301A">
        <w:t xml:space="preserve"> </w:t>
      </w:r>
      <w:r w:rsidR="00CF301A">
        <w:fldChar w:fldCharType="begin"/>
      </w:r>
      <w:r w:rsidR="00CF301A">
        <w: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CF301A">
        <w:fldChar w:fldCharType="separate"/>
      </w:r>
      <w:r w:rsidR="00CF301A" w:rsidRPr="00CF301A">
        <w:rPr>
          <w:rFonts w:cs="Times New Roman"/>
        </w:rPr>
        <w:t>(Falconer, 1952; Ghalambor et al., 2007; Hoffmann &amp; Merilä, 1999)</w:t>
      </w:r>
      <w:r w:rsidR="00CF301A">
        <w:fldChar w:fldCharType="end"/>
      </w:r>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7B73D9">
        <w:fldChar w:fldCharType="begin"/>
      </w:r>
      <w:r w:rsidR="000F70BF">
        <w: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instrText>
      </w:r>
      <w:r w:rsidR="007B73D9">
        <w:fldChar w:fldCharType="separate"/>
      </w:r>
      <w:r w:rsidR="000F70BF" w:rsidRPr="000F70BF">
        <w:rPr>
          <w:rFonts w:cs="Times New Roman"/>
        </w:rPr>
        <w:t>(Fischer et al., 2020; Noble et al., 2019; Rowiński &amp; Rogell, 2017; Wood &amp; Brodie, 2015)</w:t>
      </w:r>
      <w:r w:rsidR="007B73D9">
        <w:fldChar w:fldCharType="end"/>
      </w:r>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5F3B04">
        <w:t>(</w:t>
      </w:r>
      <w:r w:rsidR="00564897" w:rsidRPr="0045457D">
        <w:rPr>
          <w:rFonts w:cs="Times New Roman"/>
        </w:rPr>
        <w:t xml:space="preserve">Hoffmann &amp; </w:t>
      </w:r>
      <w:proofErr w:type="spellStart"/>
      <w:r w:rsidR="00564897" w:rsidRPr="0045457D">
        <w:rPr>
          <w:rFonts w:cs="Times New Roman"/>
        </w:rPr>
        <w:t>Merilä</w:t>
      </w:r>
      <w:proofErr w:type="spellEnd"/>
      <w:r w:rsidR="00564897" w:rsidRPr="0045457D">
        <w:rPr>
          <w:rFonts w:cs="Times New Roman"/>
        </w:rPr>
        <w:t>, 1999</w:t>
      </w:r>
      <w:r w:rsidR="00B35C5E">
        <w:rPr>
          <w:rFonts w:cs="Times New Roman"/>
        </w:rPr>
        <w:t xml:space="preserve">; </w:t>
      </w:r>
      <w:r w:rsidR="00B35C5E" w:rsidRPr="00B35C5E">
        <w:rPr>
          <w:lang w:val="en-AU"/>
        </w:rPr>
        <w:t>Falconer and Mackay 1996</w:t>
      </w:r>
      <w:r w:rsidR="005F3B04">
        <w:t xml:space="preserve">). </w:t>
      </w:r>
      <w:r w:rsidR="009A1FDF">
        <w:t>Contrary to these hypotheses</w:t>
      </w:r>
      <w:r w:rsidR="00FF433B">
        <w:t xml:space="preserve">, </w:t>
      </w:r>
      <w:r w:rsidR="008B5BD9">
        <w:t xml:space="preserve">we found no </w:t>
      </w:r>
      <w:ins w:id="23"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r w:rsidR="00D57C0B">
        <w:t xml:space="preserve"> </w:t>
      </w:r>
      <w:r w:rsidR="00CF301A">
        <w:fldChar w:fldCharType="begin"/>
      </w:r>
      <w:r w:rsidR="00CF301A">
        <w: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CF301A">
        <w:fldChar w:fldCharType="separate"/>
      </w:r>
      <w:r w:rsidR="00CF301A" w:rsidRPr="00CF301A">
        <w:rPr>
          <w:rFonts w:cs="Times New Roman"/>
        </w:rPr>
        <w:t>(Réale et al., 1999)</w:t>
      </w:r>
      <w:r w:rsidR="00CF301A">
        <w:fldChar w:fldCharType="end"/>
      </w:r>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CF301A">
        <w:fldChar w:fldCharType="begin"/>
      </w:r>
      <w:r w:rsidR="00CF301A">
        <w: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instrText>
      </w:r>
      <w:r w:rsidR="00CF301A">
        <w:fldChar w:fldCharType="separate"/>
      </w:r>
      <w:r w:rsidR="00CF301A">
        <w:rPr>
          <w:noProof/>
        </w:rPr>
        <w:t>(Kimock et al., 2019)</w:t>
      </w:r>
      <w:r w:rsidR="00CF301A">
        <w:fldChar w:fldCharType="end"/>
      </w:r>
      <w:r w:rsidR="00AC375E">
        <w:t xml:space="preserve"> lizards – 0</w:t>
      </w:r>
      <w:r w:rsidR="0020634B">
        <w:t xml:space="preserve"> to </w:t>
      </w:r>
      <w:r w:rsidR="00AC375E">
        <w:t xml:space="preserve">0.54 – </w:t>
      </w:r>
      <w:r w:rsidR="00CF301A">
        <w:fldChar w:fldCharType="begin"/>
      </w:r>
      <w:r w:rsidR="000F70BF">
        <w: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instrText>
      </w:r>
      <w:r w:rsidR="00CF301A">
        <w:fldChar w:fldCharType="separate"/>
      </w:r>
      <w:r w:rsidR="000F70BF">
        <w:rPr>
          <w:noProof/>
        </w:rPr>
        <w:t>(Martins et al., 2019; Noble et al., 2014)</w:t>
      </w:r>
      <w:r w:rsidR="00CF301A">
        <w:fldChar w:fldCharType="end"/>
      </w:r>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 xml:space="preserve">pedigree </w:t>
      </w:r>
      <w:r w:rsidR="000F70BF">
        <w:fldChar w:fldCharType="begin"/>
      </w:r>
      <w:r w:rsidR="000F70BF">
        <w: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0F70BF">
        <w:fldChar w:fldCharType="separate"/>
      </w:r>
      <w:r w:rsidR="000F70BF">
        <w:rPr>
          <w:noProof/>
        </w:rPr>
        <w:t>(Kruuk, 2004)</w:t>
      </w:r>
      <w:r w:rsidR="000F70BF">
        <w:fldChar w:fldCharType="end"/>
      </w:r>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e.g.,</w:t>
      </w:r>
      <w:r w:rsidR="00CF301A">
        <w:t xml:space="preserve"> </w:t>
      </w:r>
      <w:r w:rsidR="00AB1680">
        <w:t>Noble et al. 2014)</w:t>
      </w:r>
      <w:r w:rsidR="005A6F0B">
        <w:t>.</w:t>
      </w:r>
      <w:r w:rsidR="004A7DD2">
        <w:t xml:space="preserve"> </w:t>
      </w:r>
      <w:r w:rsidR="00515F98">
        <w:t xml:space="preserve">In the case of </w:t>
      </w:r>
      <w:r w:rsidR="009A1FDF">
        <w:t>our</w:t>
      </w:r>
      <w:r w:rsidR="00515F98">
        <w:t xml:space="preserve"> study, we found relatively low levels of multiple paternity (&lt;1% of clutches were sired by multiple fathers), as such the number of half-sibs were generally low </w:t>
      </w:r>
      <w:r w:rsidR="009A1FDF">
        <w:t>which</w:t>
      </w:r>
      <w:r w:rsidR="00CD5FBA">
        <w:t xml:space="preserve"> </w:t>
      </w:r>
      <w:r w:rsidR="00515F98">
        <w:t xml:space="preserve">may have affected our </w:t>
      </w:r>
      <w:r w:rsidR="000F70BF">
        <w:t>genomic related</w:t>
      </w:r>
      <w:r w:rsidR="009A1FDF">
        <w:t>ness</w:t>
      </w:r>
      <w:r w:rsidR="000F70BF">
        <w:t xml:space="preserve"> matrix and </w:t>
      </w:r>
      <w:r w:rsidR="00515F98">
        <w:t>estimates of quantitative</w:t>
      </w:r>
      <w:r w:rsidR="009A1FDF">
        <w:t xml:space="preserve"> genetic</w:t>
      </w:r>
      <w:r w:rsidR="00515F98">
        <w:t xml:space="preserve"> parameters. </w:t>
      </w:r>
    </w:p>
    <w:p w14:paraId="67C41C08" w14:textId="77777777" w:rsidR="009D4AF6" w:rsidRDefault="009D4AF6" w:rsidP="0092030A">
      <w:pPr>
        <w:rPr>
          <w:ins w:id="24" w:author="Daniel Noble" w:date="2020-09-14T21:49:00Z"/>
        </w:rPr>
      </w:pPr>
    </w:p>
    <w:p w14:paraId="77A49F83" w14:textId="1472D61D" w:rsidR="00854079" w:rsidRPr="00C301FC" w:rsidRDefault="00D83326" w:rsidP="005A17FD">
      <w:pPr>
        <w:ind w:firstLine="720"/>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Fisher et al. </w:t>
      </w:r>
      <w:r w:rsidR="000224D3">
        <w:t>(</w:t>
      </w:r>
      <w:r w:rsidR="00564897">
        <w:t>2020</w:t>
      </w:r>
      <w:r w:rsidR="000224D3">
        <w:t>)</w:t>
      </w:r>
      <w:r w:rsidR="00564897">
        <w:t xml:space="preserve"> 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CF1C83">
        <w:fldChar w:fldCharType="begin"/>
      </w:r>
      <w:r w:rsidR="00CF1C83">
        <w: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CF1C83">
        <w:fldChar w:fldCharType="separate"/>
      </w:r>
      <w:r w:rsidR="00CF1C83">
        <w:rPr>
          <w:noProof/>
        </w:rPr>
        <w:t>(Fischer et al., 2020)</w:t>
      </w:r>
      <w:r w:rsidR="00CF1C83">
        <w:fldChar w:fldCharType="end"/>
      </w:r>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r w:rsidR="006A6EBE">
        <w:t>Noble et al. (2019) 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r w:rsidR="009223FD" w:rsidRPr="005A070D">
        <w:t xml:space="preserve"> </w:t>
      </w:r>
      <w:r w:rsidR="009223FD" w:rsidRPr="005A070D">
        <w:fldChar w:fldCharType="begin"/>
      </w:r>
      <w:r w:rsidR="009223FD" w:rsidRPr="005A070D">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223FD" w:rsidRPr="005A070D">
        <w:fldChar w:fldCharType="separate"/>
      </w:r>
      <w:r w:rsidR="009223FD" w:rsidRPr="005A070D">
        <w:rPr>
          <w:noProof/>
        </w:rPr>
        <w:t>(Roelofs et al., 2010)</w:t>
      </w:r>
      <w:r w:rsidR="009223FD" w:rsidRPr="005A070D">
        <w:fldChar w:fldCharType="end"/>
      </w:r>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5A17FD">
        <w:fldChar w:fldCharType="begin"/>
      </w:r>
      <w:r w:rsidR="005A17FD">
        <w: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5A17FD">
        <w:fldChar w:fldCharType="separate"/>
      </w:r>
      <w:r w:rsidR="005A17FD">
        <w:rPr>
          <w:noProof/>
        </w:rPr>
        <w:t>(Cheetham et al., 2011)</w:t>
      </w:r>
      <w:r w:rsidR="005A17FD">
        <w:fldChar w:fldCharType="end"/>
      </w:r>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ins w:id="25" w:author="fonti.kar@gmail.com" w:date="2020-10-02T17:02:00Z">
        <w:r w:rsidR="001E39BA">
          <w:t xml:space="preserve"> </w:t>
        </w:r>
      </w:ins>
      <w:r w:rsidR="001E39BA">
        <w:t xml:space="preserve">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del w:id="26" w:author="Shinichi Nakagawa" w:date="2020-10-19T11:48:00Z">
        <w:r w:rsidR="00C301FC" w:rsidDel="00A62946">
          <w:delText>(</w:delText>
        </w:r>
      </w:del>
      <w:r w:rsidR="00C301FC">
        <w:t>(</w:t>
      </w:r>
      <w:ins w:id="27" w:author="Shinichi Nakagawa" w:date="2020-10-19T11:48:00Z">
        <w:r w:rsidR="00A62946">
          <w:t>the e</w:t>
        </w:r>
      </w:ins>
      <w:del w:id="28" w:author="Shinichi Nakagawa" w:date="2020-10-19T11:48:00Z">
        <w:r w:rsidR="00C301FC" w:rsidDel="00A62946">
          <w:delText>E</w:delText>
        </w:r>
      </w:del>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0654BC">
        <w:fldChar w:fldCharType="begin"/>
      </w:r>
      <w:r w:rsidR="00F352BF">
        <w: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0654BC">
        <w:fldChar w:fldCharType="separate"/>
      </w:r>
      <w:r w:rsidR="000654BC">
        <w:rPr>
          <w:noProof/>
        </w:rPr>
        <w:t>(Bonamour et al., 2019)</w:t>
      </w:r>
      <w:r w:rsidR="000654BC">
        <w:fldChar w:fldCharType="end"/>
      </w:r>
      <w:r w:rsidR="006F7A30">
        <w:t>.</w:t>
      </w:r>
      <w:r w:rsidR="007C35EB">
        <w:t xml:space="preserve"> </w:t>
      </w:r>
      <w:r w:rsidR="00642A82">
        <w:t>Overall, o</w:t>
      </w:r>
      <w:r w:rsidR="00854079">
        <w:t xml:space="preserve">ur results suggest that </w:t>
      </w:r>
      <w:del w:id="29" w:author="Shinichi Nakagawa" w:date="2020-10-19T11:48:00Z">
        <w:r w:rsidR="00854079" w:rsidDel="00A62946">
          <w:delText xml:space="preserve">our </w:delText>
        </w:r>
      </w:del>
      <w:ins w:id="30" w:author="Shinichi Nakagawa" w:date="2020-10-19T11:48:00Z">
        <w:r w:rsidR="00A62946">
          <w:t xml:space="preserve">the </w:t>
        </w:r>
      </w:ins>
      <w:r w:rsidR="00C301FC">
        <w:t>thermal extremes experienced by natural nest sites</w:t>
      </w:r>
      <w:r w:rsidR="00854079">
        <w:t xml:space="preserve"> d</w:t>
      </w:r>
      <w:r w:rsidR="00C301FC">
        <w:t>o</w:t>
      </w:r>
      <w:r w:rsidR="00854079">
        <w:t xml:space="preserve"> not modify the evolutionary potential of mass</w:t>
      </w:r>
      <w:ins w:id="31" w:author="Shinichi Nakagawa" w:date="2020-10-19T11:49:00Z">
        <w:r w:rsidR="00A62946">
          <w:t>.</w:t>
        </w:r>
      </w:ins>
      <w:del w:id="32" w:author="Shinichi Nakagawa" w:date="2020-10-19T11:49:00Z">
        <w:r w:rsidR="000D1EA1" w:rsidDel="00A62946">
          <w:delText>,</w:delText>
        </w:r>
      </w:del>
      <w:r w:rsidR="000D1EA1">
        <w:t xml:space="preserve"> </w:t>
      </w:r>
      <w:ins w:id="33" w:author="Shinichi Nakagawa" w:date="2020-10-19T11:49:00Z">
        <w:r w:rsidR="00A62946">
          <w:t>H</w:t>
        </w:r>
      </w:ins>
      <w:del w:id="34" w:author="Shinichi Nakagawa" w:date="2020-10-19T11:49:00Z">
        <w:r w:rsidR="000D1EA1" w:rsidDel="00A62946">
          <w:delText>h</w:delText>
        </w:r>
      </w:del>
      <w:r w:rsidR="000D1EA1">
        <w:t xml:space="preserve">owever this should be interpreted with caution </w:t>
      </w:r>
      <w:r w:rsidR="000D1EA1">
        <w:lastRenderedPageBreak/>
        <w:t>as estimates of quantitative parameters from laboratory studies can differ from wild populations</w:t>
      </w:r>
      <w:r w:rsidR="0045457D">
        <w:t xml:space="preserve"> </w:t>
      </w:r>
      <w:r w:rsidR="0045457D">
        <w:fldChar w:fldCharType="begin"/>
      </w:r>
      <w:r w:rsidR="0045457D">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45457D" w:rsidRPr="0045457D">
        <w:rPr>
          <w:rFonts w:cs="Times New Roman"/>
        </w:rPr>
        <w:t>(Sgrò &amp; Hoffmann, 2004; Weigensberg &amp; Roff, 1996)</w:t>
      </w:r>
      <w:r w:rsidR="0045457D">
        <w:fldChar w:fldCharType="end"/>
      </w:r>
      <w:r w:rsidR="000D1EA1">
        <w:t xml:space="preserve">. </w:t>
      </w:r>
    </w:p>
    <w:p w14:paraId="2E27A935" w14:textId="549A4344" w:rsidR="004733B6" w:rsidRDefault="004733B6" w:rsidP="00AD26E1"/>
    <w:p w14:paraId="3D135927" w14:textId="5C2B00B4" w:rsidR="00B30768" w:rsidRPr="001A713F" w:rsidRDefault="00B30768" w:rsidP="009B3261">
      <w:pPr>
        <w:pStyle w:val="Thesissubhead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AD26E1"/>
    <w:p w14:paraId="0F964665" w14:textId="29DD436C" w:rsidR="003E4C4D" w:rsidRDefault="0040514C" w:rsidP="007A78A6">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r w:rsidR="008E61EB">
        <w:t xml:space="preserve"> </w:t>
      </w:r>
      <w:r w:rsidR="00B01225">
        <w:fldChar w:fldCharType="begin"/>
      </w:r>
      <w:r w:rsidR="00A35763">
        <w: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B01225">
        <w:fldChar w:fldCharType="separate"/>
      </w:r>
      <w:r w:rsidR="00A35763">
        <w:rPr>
          <w:rFonts w:cs="Times New Roman"/>
        </w:rPr>
        <w:t>(Lynch &amp; Walsh, 1998)</w:t>
      </w:r>
      <w:r w:rsidR="00B01225">
        <w:fldChar w:fldCharType="end"/>
      </w:r>
      <w:r w:rsidR="00AD26E1">
        <w:t xml:space="preserve">. </w:t>
      </w:r>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A50D7B">
        <w:fldChar w:fldCharType="begin"/>
      </w:r>
      <w:r w:rsidR="00A50D7B">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A50D7B">
        <w:rPr>
          <w:noProof/>
        </w:rPr>
        <w:t>(Rollinson &amp; Rowe, 2015)</w:t>
      </w:r>
      <w:r w:rsidR="00A50D7B">
        <w:fldChar w:fldCharType="end"/>
      </w:r>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 xml:space="preserve">This result parallels those seen in big horn sheep </w:t>
      </w:r>
      <w:r w:rsidR="007A78A6">
        <w:fldChar w:fldCharType="begin"/>
      </w:r>
      <w:r w:rsidR="007A78A6">
        <w: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7A78A6">
        <w:fldChar w:fldCharType="separate"/>
      </w:r>
      <w:r w:rsidR="007A78A6" w:rsidRPr="007A78A6">
        <w:rPr>
          <w:rFonts w:cs="Times New Roman"/>
        </w:rPr>
        <w:t>(Réale et al., 1999)</w:t>
      </w:r>
      <w:r w:rsidR="007A78A6">
        <w:fldChar w:fldCharType="end"/>
      </w:r>
      <w:r w:rsidR="007A78A6">
        <w:t xml:space="preserve">, </w:t>
      </w:r>
      <w:proofErr w:type="spellStart"/>
      <w:r w:rsidR="007A78A6">
        <w:t>soay</w:t>
      </w:r>
      <w:proofErr w:type="spellEnd"/>
      <w:r w:rsidR="007A78A6">
        <w:t xml:space="preserve"> sheep </w:t>
      </w:r>
      <w:r w:rsidR="007A78A6">
        <w:fldChar w:fldCharType="begin"/>
      </w:r>
      <w:r w:rsidR="007A78A6">
        <w: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7A78A6">
        <w:fldChar w:fldCharType="separate"/>
      </w:r>
      <w:r w:rsidR="007A78A6">
        <w:rPr>
          <w:noProof/>
        </w:rPr>
        <w:t>(Wilson et al., 2007)</w:t>
      </w:r>
      <w:r w:rsidR="007A78A6">
        <w:fldChar w:fldCharType="end"/>
      </w:r>
      <w:r w:rsidR="007A78A6">
        <w:t xml:space="preserve"> and ladybird beetles </w:t>
      </w:r>
      <w:r w:rsidR="007A78A6">
        <w:fldChar w:fldCharType="begin"/>
      </w:r>
      <w:r w:rsidR="007A78A6">
        <w: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instrText>
      </w:r>
      <w:r w:rsidR="007A78A6">
        <w:fldChar w:fldCharType="separate"/>
      </w:r>
      <w:r w:rsidR="007A78A6">
        <w:rPr>
          <w:noProof/>
        </w:rPr>
        <w:t>(Dmitriew et al., 2010)</w:t>
      </w:r>
      <w:r w:rsidR="007A78A6">
        <w:fldChar w:fldCharType="end"/>
      </w:r>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7A78A6">
        <w:fldChar w:fldCharType="begin"/>
      </w:r>
      <w:r w:rsidR="007A78A6">
        <w: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7A78A6">
        <w:fldChar w:fldCharType="separate"/>
      </w:r>
      <w:r w:rsidR="007A78A6" w:rsidRPr="007A78A6">
        <w:rPr>
          <w:rFonts w:cs="Times New Roman"/>
        </w:rPr>
        <w:t>(Dmitriew et al., 2010; Hoffmann &amp; Merilä, 1999)</w:t>
      </w:r>
      <w:r w:rsidR="007A78A6">
        <w:fldChar w:fldCharType="end"/>
      </w:r>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r w:rsidR="002E35BE">
        <w:t xml:space="preserve"> </w:t>
      </w:r>
      <w:r w:rsidR="00281544">
        <w:fldChar w:fldCharType="begin"/>
      </w:r>
      <w:r w:rsidR="003E4C4D">
        <w: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281544">
        <w:fldChar w:fldCharType="separate"/>
      </w:r>
      <w:r w:rsidR="003E4C4D">
        <w:rPr>
          <w:noProof/>
        </w:rPr>
        <w:t>(Chapple et al., 2014)</w:t>
      </w:r>
      <w:r w:rsidR="00281544">
        <w:fldChar w:fldCharType="end"/>
      </w:r>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7A398E">
        <w:fldChar w:fldCharType="begin"/>
      </w:r>
      <w:r w:rsidR="007A398E">
        <w: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instrText>
      </w:r>
      <w:r w:rsidR="007A398E">
        <w:fldChar w:fldCharType="separate"/>
      </w:r>
      <w:r w:rsidR="007A398E">
        <w:rPr>
          <w:noProof/>
        </w:rPr>
        <w:t>(Houle, 1998)</w:t>
      </w:r>
      <w:r w:rsidR="007A398E">
        <w:fldChar w:fldCharType="end"/>
      </w:r>
      <w:r w:rsidR="007A78A6">
        <w:t xml:space="preserve">, however this depends on non-genetic sources of variance as well. </w:t>
      </w:r>
    </w:p>
    <w:p w14:paraId="7F70CDD9" w14:textId="77777777" w:rsidR="003E4C4D" w:rsidRDefault="003E4C4D" w:rsidP="00AD26E1"/>
    <w:p w14:paraId="2F346651" w14:textId="70394D72" w:rsidR="007312E0" w:rsidRDefault="00D17613" w:rsidP="00AD26E1">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r w:rsidR="00FE502D">
        <w:t xml:space="preserve"> </w:t>
      </w:r>
      <w:r w:rsidR="00FE502D">
        <w:fldChar w:fldCharType="begin"/>
      </w:r>
      <w:r w:rsidR="00BC6055">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archive":"JSTOR","container-title":"Evolution","DOI":"10.2307/2408388","ISSN":"0014-3820","issue":"4","note":"publisher: [Society for the Study of Evolution, Wiley]","page":"766-777","source":"JSTOR","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FE502D">
        <w:rPr>
          <w:noProof/>
        </w:rPr>
        <w:t>(Cheverud, 1984; Wilson, Kruuk, et al., 2005)</w:t>
      </w:r>
      <w:r w:rsidR="00FE502D">
        <w:fldChar w:fldCharType="end"/>
      </w:r>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85481F">
        <w:fldChar w:fldCharType="begin"/>
      </w:r>
      <w:r w:rsidR="00AD5BC0">
        <w: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AD5BC0">
        <w:rPr>
          <w:noProof/>
        </w:rPr>
        <w:t>(Dmitriew et al., 2010; Lindholm et al., 2006; Pick et al., 2016; Wilson, Coltman, et al., 2005; Wilson, Kruuk, et al., 2005)</w:t>
      </w:r>
      <w:r w:rsidR="0085481F">
        <w:fldChar w:fldCharType="end"/>
      </w:r>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AD5BC0">
        <w:fldChar w:fldCharType="begin"/>
      </w:r>
      <w:r w:rsidR="00AD5BC0">
        <w: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AD5BC0">
        <w:fldChar w:fldCharType="separate"/>
      </w:r>
      <w:r w:rsidR="00AD5BC0">
        <w:rPr>
          <w:noProof/>
        </w:rPr>
        <w:t>(Brown &amp; Shine, 2009; Noble et al., 2014; Warner &amp; Lovern, 2014)</w:t>
      </w:r>
      <w:r w:rsidR="00AD5BC0">
        <w:fldChar w:fldCharType="end"/>
      </w:r>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F13E16">
        <w:fldChar w:fldCharType="begin"/>
      </w:r>
      <w:r w:rsidR="00F13E16">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F13E16" w:rsidRPr="00F13E16">
        <w:rPr>
          <w:rFonts w:cs="Times New Roman"/>
        </w:rPr>
        <w:t>(Pick et al., 2016; Réale et al., 1999)</w:t>
      </w:r>
      <w:r w:rsidR="00F13E16">
        <w:fldChar w:fldCharType="end"/>
      </w:r>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 xml:space="preserve">that promote variation in body size </w:t>
      </w:r>
      <w:r w:rsidR="00A50D7B">
        <w:fldChar w:fldCharType="begin"/>
      </w:r>
      <w:r w:rsidR="00A50D7B">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A50D7B">
        <w:rPr>
          <w:noProof/>
        </w:rPr>
        <w:t>(Pick et al., 2016)</w:t>
      </w:r>
      <w:r w:rsidR="00A50D7B">
        <w:fldChar w:fldCharType="end"/>
      </w:r>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 xml:space="preserve">50% of the variation in food intake and growth </w:t>
      </w:r>
      <w:r w:rsidR="00A35763">
        <w:fldChar w:fldCharType="begin"/>
      </w:r>
      <w:r w:rsidR="00A35763">
        <w: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A35763">
        <w:fldChar w:fldCharType="separate"/>
      </w:r>
      <w:r w:rsidR="00A35763">
        <w:rPr>
          <w:noProof/>
        </w:rPr>
        <w:t>(Salin et al., 2016, 2019)</w:t>
      </w:r>
      <w:r w:rsidR="00A35763">
        <w:fldChar w:fldCharType="end"/>
      </w:r>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r w:rsidR="00733C4B">
        <w:t xml:space="preserve">Similar to additive genetic 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AD26E1"/>
    <w:p w14:paraId="5139B45F" w14:textId="2C106916" w:rsidR="00E35968" w:rsidRDefault="00204FF8" w:rsidP="00AD26E1">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D53A19">
        <w:fldChar w:fldCharType="begin"/>
      </w:r>
      <w:r w:rsidR="00D53A19">
        <w: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D53A19">
        <w:fldChar w:fldCharType="separate"/>
      </w:r>
      <w:r w:rsidR="00D53A19">
        <w:rPr>
          <w:noProof/>
        </w:rPr>
        <w:t>(Noordwijk et al., 1988; Wilson et al., 2007)</w:t>
      </w:r>
      <w:r w:rsidR="00D53A19">
        <w:fldChar w:fldCharType="end"/>
      </w:r>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w:t>
      </w:r>
      <w:r w:rsidR="00E35968">
        <w:lastRenderedPageBreak/>
        <w:t xml:space="preserve">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FE2A5F">
        <w:fldChar w:fldCharType="begin"/>
      </w:r>
      <w:r w:rsidR="00FE2A5F">
        <w:instrText xml:space="preserve"> ADDIN ZOTERO_ITEM CSL_CITATION {"citationID":"DhQedjtY","properties":{"formattedCitation":"(Marshall et al., 2020; Noble et al., 2017)","plainCitation":"(Marshall et al., 2020; Noble et al., 2017)","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schema":"https://github.com/citation-style-language/schema/raw/master/csl-citation.json"} </w:instrText>
      </w:r>
      <w:r w:rsidR="00FE2A5F">
        <w:fldChar w:fldCharType="separate"/>
      </w:r>
      <w:r w:rsidR="00FE2A5F">
        <w:rPr>
          <w:noProof/>
        </w:rPr>
        <w:t>(Marshall et al., 2020; Noble et al., 2017)</w:t>
      </w:r>
      <w:r w:rsidR="00FE2A5F">
        <w:fldChar w:fldCharType="end"/>
      </w:r>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constrained in their development time compared to lizards that were reared a cooler temperature. In actual fact,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D835F9">
        <w:fldChar w:fldCharType="begin"/>
      </w:r>
      <w:r w:rsidR="00D835F9">
        <w: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instrText>
      </w:r>
      <w:r w:rsidR="00D835F9">
        <w:fldChar w:fldCharType="separate"/>
      </w:r>
      <w:r w:rsidR="00D835F9">
        <w:rPr>
          <w:noProof/>
        </w:rPr>
        <w:t>(Wallace et al., 2007)</w:t>
      </w:r>
      <w:r w:rsidR="00D835F9">
        <w:fldChar w:fldCharType="end"/>
      </w:r>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FE606F">
      <w:pPr>
        <w:pStyle w:val="Heading1"/>
      </w:pPr>
      <w:commentRangeStart w:id="35"/>
      <w:r>
        <w:t>Conclusion</w:t>
      </w:r>
      <w:commentRangeEnd w:id="35"/>
      <w:r w:rsidR="00F71A57">
        <w:rPr>
          <w:rStyle w:val="CommentReference"/>
          <w:rFonts w:eastAsiaTheme="minorHAnsi" w:cstheme="minorBidi"/>
          <w:b w:val="0"/>
          <w:color w:val="auto"/>
        </w:rPr>
        <w:commentReference w:id="35"/>
      </w:r>
    </w:p>
    <w:p w14:paraId="33982BD8" w14:textId="3EE6D407" w:rsidR="00CC5E5C" w:rsidRDefault="00CC5E5C" w:rsidP="0060765A">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r w:rsidR="005A0937">
        <w:t xml:space="preserve"> </w:t>
      </w:r>
      <w:r w:rsidR="00F8595C">
        <w:fldChar w:fldCharType="begin"/>
      </w:r>
      <w:r w:rsidR="00F8595C">
        <w: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instrText>
      </w:r>
      <w:r w:rsidR="00F8595C">
        <w:fldChar w:fldCharType="separate"/>
      </w:r>
      <w:r w:rsidR="00F8595C">
        <w:rPr>
          <w:noProof/>
        </w:rPr>
        <w:t>(Monaghan, 2008)</w:t>
      </w:r>
      <w:r w:rsidR="00F8595C">
        <w:fldChar w:fldCharType="end"/>
      </w:r>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1C27F0">
        <w:fldChar w:fldCharType="begin"/>
      </w:r>
      <w:r w:rsidR="001C27F0">
        <w: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1C27F0">
        <w:fldChar w:fldCharType="separate"/>
      </w:r>
      <w:r w:rsidR="001C27F0">
        <w:rPr>
          <w:noProof/>
        </w:rPr>
        <w:t>(Botero et al., 2015; Marshall et al., 2020; Reed et al., 2010)</w:t>
      </w:r>
      <w:r w:rsidR="001C27F0">
        <w:fldChar w:fldCharType="end"/>
      </w:r>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60765A"/>
    <w:p w14:paraId="5CC71838" w14:textId="4A9EC676" w:rsidR="00FE606F" w:rsidRDefault="00FE606F" w:rsidP="00FE606F">
      <w:pPr>
        <w:pStyle w:val="Heading1"/>
      </w:pPr>
      <w:r>
        <w:t>Author contributions</w:t>
      </w:r>
    </w:p>
    <w:p w14:paraId="06E20C64" w14:textId="2452FBC2" w:rsidR="00552493" w:rsidRPr="00FE606F" w:rsidRDefault="002B78D1" w:rsidP="00FE606F">
      <w:r>
        <w:t>FK, DN, SN conceived the study, FK and DN collected and analysed the data, FK wrote the first draft, FK, DN and SN edited the manuscript.</w:t>
      </w:r>
    </w:p>
    <w:p w14:paraId="742281C6" w14:textId="77777777" w:rsidR="00FE606F" w:rsidRPr="00B0332F" w:rsidRDefault="00FE606F" w:rsidP="00FE606F">
      <w:pPr>
        <w:pStyle w:val="Heading1"/>
        <w:contextualSpacing/>
        <w:rPr>
          <w:rFonts w:cs="Times New Roman"/>
          <w:lang w:val="en-AU"/>
        </w:rPr>
      </w:pPr>
      <w:r w:rsidRPr="00B0332F">
        <w:rPr>
          <w:rFonts w:cs="Times New Roman"/>
          <w:lang w:val="en-AU"/>
        </w:rPr>
        <w:t>Data accessibility</w:t>
      </w:r>
    </w:p>
    <w:p w14:paraId="6AD97C51" w14:textId="77777777" w:rsidR="00FE606F" w:rsidRPr="00C032B4" w:rsidRDefault="00FE606F" w:rsidP="00FE606F">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Pr="00C032B4">
        <w:t>DOI</w:t>
      </w:r>
      <w:r>
        <w:t>: XXXXXXXXXXX)</w:t>
      </w:r>
    </w:p>
    <w:p w14:paraId="34832524" w14:textId="77777777" w:rsidR="00FE606F" w:rsidRPr="00B0332F" w:rsidRDefault="00FE606F" w:rsidP="00FE606F">
      <w:pPr>
        <w:contextualSpacing/>
        <w:rPr>
          <w:lang w:val="en-AU"/>
        </w:rPr>
      </w:pPr>
    </w:p>
    <w:p w14:paraId="26349758" w14:textId="77777777" w:rsidR="00FE606F" w:rsidRPr="00B0332F" w:rsidRDefault="00FE606F" w:rsidP="00FE606F">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FE606F">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FE606F"/>
    <w:p w14:paraId="293AD37A" w14:textId="0C25288A" w:rsidR="009B3261" w:rsidRPr="00FE606F" w:rsidRDefault="009B3261" w:rsidP="009B3261">
      <w:pPr>
        <w:pStyle w:val="Heading1"/>
      </w:pPr>
      <w:r>
        <w:t>References</w:t>
      </w:r>
    </w:p>
    <w:sectPr w:rsidR="009B3261" w:rsidRPr="00FE606F" w:rsidSect="00DE6B6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inichi Nakagawa" w:date="2020-10-19T09:37:00Z" w:initials="SN">
    <w:p w14:paraId="1BC26197" w14:textId="2C8ACAB7" w:rsidR="00B42A91" w:rsidRDefault="00B42A91">
      <w:pPr>
        <w:pStyle w:val="CommentText"/>
      </w:pPr>
      <w:r>
        <w:rPr>
          <w:rStyle w:val="CommentReference"/>
        </w:rPr>
        <w:annotationRef/>
      </w:r>
      <w:r>
        <w:t>This reads well – putting complex ideas into one coherent narrative – well done</w:t>
      </w:r>
    </w:p>
  </w:comment>
  <w:comment w:id="1" w:author="Shinichi Nakagawa" w:date="2020-10-19T09:40:00Z" w:initials="SN">
    <w:p w14:paraId="467DE6D7" w14:textId="77777777" w:rsidR="00B42A91" w:rsidRDefault="00B42A91">
      <w:pPr>
        <w:pStyle w:val="CommentText"/>
      </w:pPr>
      <w:r>
        <w:rPr>
          <w:rStyle w:val="CommentReference"/>
        </w:rPr>
        <w:annotationRef/>
      </w:r>
      <w:r>
        <w:t xml:space="preserve">Do you want to stick with “environmental sources” just for consistency? </w:t>
      </w:r>
    </w:p>
    <w:p w14:paraId="128CA3C4" w14:textId="77777777" w:rsidR="00B42A91" w:rsidRDefault="00B42A91">
      <w:pPr>
        <w:pStyle w:val="CommentText"/>
      </w:pPr>
    </w:p>
    <w:p w14:paraId="3DA1BCA2" w14:textId="13B6E75B" w:rsidR="00B42A91" w:rsidRDefault="00B42A91">
      <w:pPr>
        <w:pStyle w:val="CommentText"/>
      </w:pPr>
      <w:proofErr w:type="gramStart"/>
      <w:r>
        <w:t>Actually</w:t>
      </w:r>
      <w:proofErr w:type="gramEnd"/>
      <w:r>
        <w:t xml:space="preserve"> this is fine – this works well later on </w:t>
      </w:r>
    </w:p>
  </w:comment>
  <w:comment w:id="3"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4" w:author="Daniel Noble" w:date="2020-09-14T08:35:00Z" w:initials="DN">
    <w:p w14:paraId="30E120D2" w14:textId="35AC0E90" w:rsidR="00B42A91" w:rsidRDefault="00B42A91">
      <w:pPr>
        <w:pStyle w:val="CommentText"/>
      </w:pPr>
      <w:r>
        <w:rPr>
          <w:rStyle w:val="CommentReference"/>
        </w:rPr>
        <w:annotationRef/>
      </w:r>
      <w:r>
        <w:t>Is this correct? IN the model selection table you have &gt;3900 data points</w:t>
      </w:r>
      <w:proofErr w:type="gramStart"/>
      <w:r>
        <w:t>…..</w:t>
      </w:r>
      <w:proofErr w:type="gramEnd"/>
    </w:p>
  </w:comment>
  <w:comment w:id="5" w:author="fonti.kar@gmail.com" w:date="2020-09-29T11:39:00Z" w:initials="f">
    <w:p w14:paraId="0A6BE547" w14:textId="4893D390" w:rsidR="00B42A91" w:rsidRDefault="00B42A91">
      <w:pPr>
        <w:pStyle w:val="CommentText"/>
      </w:pPr>
      <w:r>
        <w:rPr>
          <w:rStyle w:val="CommentReference"/>
        </w:rPr>
        <w:annotationRef/>
      </w:r>
      <w:r>
        <w:t xml:space="preserve">This number is correct 3982 refers to the data augmentation dataset but that was in </w:t>
      </w:r>
      <w:proofErr w:type="spellStart"/>
      <w:r>
        <w:t>MCMCglmm</w:t>
      </w:r>
      <w:proofErr w:type="spellEnd"/>
      <w:r>
        <w:t>, I don’t think brms has data augmentation, lemme check</w:t>
      </w:r>
    </w:p>
  </w:comment>
  <w:comment w:id="6" w:author="fonti.kar@gmail.com" w:date="2020-09-29T12:44:00Z" w:initials="f">
    <w:p w14:paraId="68B42D28" w14:textId="3362EFB8" w:rsidR="00B42A91" w:rsidRDefault="00B42A91">
      <w:pPr>
        <w:pStyle w:val="CommentText"/>
      </w:pPr>
      <w:r>
        <w:rPr>
          <w:rStyle w:val="CommentReference"/>
        </w:rPr>
        <w:annotationRef/>
      </w:r>
      <w:r>
        <w:t xml:space="preserve">BRMS does not do data augmentation, our </w:t>
      </w:r>
      <w:proofErr w:type="spellStart"/>
      <w:r>
        <w:t>obs</w:t>
      </w:r>
      <w:proofErr w:type="spellEnd"/>
      <w:r>
        <w:t xml:space="preserve"> for our combined model is 2926 as </w:t>
      </w:r>
      <w:proofErr w:type="spellStart"/>
      <w:r>
        <w:t>te</w:t>
      </w:r>
      <w:proofErr w:type="spellEnd"/>
      <w:r>
        <w:t xml:space="preserve"> model dropped out rows with missing predictor values</w:t>
      </w:r>
    </w:p>
  </w:comment>
  <w:comment w:id="7" w:author="Shinichi Nakagawa" w:date="2020-10-18T09:16:00Z" w:initials="SN">
    <w:p w14:paraId="55011B99" w14:textId="30E78082" w:rsidR="00B42A91" w:rsidRDefault="00B42A91">
      <w:pPr>
        <w:pStyle w:val="CommentText"/>
      </w:pPr>
      <w:r>
        <w:rPr>
          <w:rStyle w:val="CommentReference"/>
        </w:rPr>
        <w:annotationRef/>
      </w:r>
      <w:r>
        <w:t xml:space="preserve">I think brms does do missing data stuff </w:t>
      </w:r>
      <w:proofErr w:type="spellStart"/>
      <w:r>
        <w:t>tho</w:t>
      </w:r>
      <w:proofErr w:type="spellEnd"/>
      <w:r>
        <w:t xml:space="preserve"> – but we can leave it for now</w:t>
      </w:r>
    </w:p>
  </w:comment>
  <w:comment w:id="8" w:author="Shinichi Nakagawa" w:date="2020-10-19T09:43:00Z" w:initials="SN">
    <w:p w14:paraId="4103E6B2" w14:textId="7A8D0F7F" w:rsidR="00B42A91" w:rsidRDefault="00B42A91">
      <w:pPr>
        <w:pStyle w:val="CommentText"/>
      </w:pPr>
      <w:r>
        <w:rPr>
          <w:rStyle w:val="CommentReference"/>
        </w:rPr>
        <w:annotationRef/>
      </w:r>
      <w:r>
        <w:t>Nice!</w:t>
      </w:r>
    </w:p>
  </w:comment>
  <w:comment w:id="9" w:author="Shinichi Nakagawa" w:date="2020-10-19T09:49:00Z" w:initials="SN">
    <w:p w14:paraId="2F5A92CF" w14:textId="4ACA4B04" w:rsidR="00B42A91" w:rsidRDefault="00B42A91">
      <w:pPr>
        <w:pStyle w:val="CommentText"/>
      </w:pPr>
      <w:r>
        <w:rPr>
          <w:rStyle w:val="CommentReference"/>
        </w:rPr>
        <w:annotationRef/>
      </w:r>
      <w:r>
        <w:t>This is really good!</w:t>
      </w:r>
    </w:p>
  </w:comment>
  <w:comment w:id="10"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11"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 w:id="12" w:author="Daniel Noble" w:date="2020-09-11T10:33:00Z" w:initials="DN">
    <w:p w14:paraId="53812D90" w14:textId="77777777" w:rsidR="00B42A91" w:rsidRDefault="00B42A91" w:rsidP="00140AC7">
      <w:pPr>
        <w:pStyle w:val="CommentText"/>
      </w:pPr>
      <w:r>
        <w:rPr>
          <w:rStyle w:val="CommentReference"/>
        </w:rPr>
        <w:annotationRef/>
      </w:r>
      <w:r>
        <w:t xml:space="preserve">According to my reading anything below 4 for ELPD means very small differences between the models: See point 5 and the last bullet here: </w:t>
      </w:r>
      <w:r w:rsidRPr="009421A2">
        <w:t>https://avehtari.github.io/modelselection/CV-FAQ.html</w:t>
      </w:r>
    </w:p>
  </w:comment>
  <w:comment w:id="13" w:author="fonti.kar@gmail.com" w:date="2020-09-29T13:48:00Z" w:initials="f">
    <w:p w14:paraId="1DBDCCA0" w14:textId="77777777" w:rsidR="00B42A91" w:rsidRDefault="00B42A91" w:rsidP="00140AC7">
      <w:pPr>
        <w:pStyle w:val="CommentText"/>
      </w:pPr>
      <w:r>
        <w:rPr>
          <w:rStyle w:val="CommentReference"/>
        </w:rPr>
        <w:annotationRef/>
      </w:r>
      <w:r>
        <w:t xml:space="preserve">How to best pitch these Dan if that is the case that model uncertainty is high. If anything below 4 in ELPD then it seems to suggest any model with treatment interacting with Age is supported by the data </w:t>
      </w:r>
    </w:p>
  </w:comment>
  <w:comment w:id="15" w:author="Shinichi Nakagawa" w:date="2020-10-19T09:51:00Z" w:initials="SN">
    <w:p w14:paraId="6FB65AF9" w14:textId="16A6B17C" w:rsidR="00B42A91" w:rsidRDefault="00B42A91">
      <w:pPr>
        <w:pStyle w:val="CommentText"/>
      </w:pPr>
      <w:r>
        <w:rPr>
          <w:rStyle w:val="CommentReference"/>
        </w:rPr>
        <w:annotationRef/>
      </w:r>
      <w:r>
        <w:t>This is very cool – does anybody found this before??</w:t>
      </w:r>
    </w:p>
  </w:comment>
  <w:comment w:id="16" w:author="fonti.kar@gmail.com" w:date="2020-10-19T13:12:00Z" w:initials="f">
    <w:p w14:paraId="1778F29F" w14:textId="7358D6A5" w:rsidR="00B42A91" w:rsidRDefault="00B42A91">
      <w:pPr>
        <w:pStyle w:val="CommentText"/>
      </w:pPr>
      <w:r>
        <w:rPr>
          <w:rStyle w:val="CommentReference"/>
        </w:rPr>
        <w:annotationRef/>
      </w:r>
      <w:r>
        <w:t>Joel Pick sort of did!</w:t>
      </w:r>
    </w:p>
  </w:comment>
  <w:comment w:id="17" w:author="Shinichi Nakagawa" w:date="2020-10-19T09:58:00Z" w:initials="SN">
    <w:p w14:paraId="08E2FD9E" w14:textId="08852355" w:rsidR="00B42A91" w:rsidRDefault="00B42A91">
      <w:pPr>
        <w:pStyle w:val="CommentText"/>
      </w:pPr>
      <w:r>
        <w:rPr>
          <w:rStyle w:val="CommentReference"/>
        </w:rPr>
        <w:annotationRef/>
      </w:r>
      <w:proofErr w:type="gramStart"/>
      <w:r>
        <w:t>Also</w:t>
      </w:r>
      <w:proofErr w:type="gramEnd"/>
      <w:r>
        <w:t xml:space="preserve"> quite interesting that environmental variance (residual) catch up in the hot temp as well</w:t>
      </w:r>
    </w:p>
  </w:comment>
  <w:comment w:id="20" w:author="fonti.kar@gmail.com" w:date="2020-10-08T13:09:00Z" w:initials="f">
    <w:p w14:paraId="433EABF0" w14:textId="77777777" w:rsidR="00B42A91" w:rsidRDefault="00B42A91">
      <w:pPr>
        <w:pStyle w:val="CommentText"/>
      </w:pPr>
      <w:r>
        <w:rPr>
          <w:rStyle w:val="CommentReference"/>
        </w:rPr>
        <w:annotationRef/>
      </w:r>
      <w:r>
        <w:t xml:space="preserve">Not sure if this is a good heading, as we didn’t focus on test this specifically and many other </w:t>
      </w:r>
      <w:proofErr w:type="spellStart"/>
      <w:r>
        <w:t>non mutually</w:t>
      </w:r>
      <w:proofErr w:type="spellEnd"/>
      <w:r>
        <w:t xml:space="preserve"> exclusive </w:t>
      </w:r>
      <w:proofErr w:type="gramStart"/>
      <w:r>
        <w:t>hypothesis</w:t>
      </w:r>
      <w:proofErr w:type="gramEnd"/>
      <w:r>
        <w:t xml:space="preserve"> also predict increases in genetic variation.</w:t>
      </w:r>
    </w:p>
    <w:p w14:paraId="5DA26C7A" w14:textId="77777777" w:rsidR="00B42A91" w:rsidRDefault="00B42A91">
      <w:pPr>
        <w:pStyle w:val="CommentText"/>
      </w:pPr>
    </w:p>
    <w:p w14:paraId="2F515542" w14:textId="77777777" w:rsidR="00B42A91" w:rsidRDefault="00B42A91">
      <w:pPr>
        <w:pStyle w:val="CommentText"/>
      </w:pPr>
      <w:r>
        <w:t xml:space="preserve">Maybe How does thermal developmental environments impact evolutionary potential of body mass? </w:t>
      </w:r>
    </w:p>
    <w:p w14:paraId="6B8D5DF9" w14:textId="77777777" w:rsidR="00B42A91" w:rsidRDefault="00B42A91">
      <w:pPr>
        <w:pStyle w:val="CommentText"/>
      </w:pPr>
    </w:p>
    <w:p w14:paraId="1548AA04" w14:textId="59F0F72D" w:rsidR="00B42A91" w:rsidRDefault="00B42A91">
      <w:pPr>
        <w:pStyle w:val="CommentText"/>
      </w:pPr>
      <w:r>
        <w:t>Or Thermal developmental environment and the evolutionary potential of body mass</w:t>
      </w:r>
    </w:p>
  </w:comment>
  <w:comment w:id="21" w:author="Shinichi Nakagawa" w:date="2020-10-19T11:10:00Z" w:initials="SN">
    <w:p w14:paraId="047AECD2" w14:textId="7DB5EE29" w:rsidR="00B42A91" w:rsidRDefault="00B42A91">
      <w:pPr>
        <w:pStyle w:val="CommentText"/>
      </w:pPr>
      <w:r>
        <w:rPr>
          <w:rStyle w:val="CommentReference"/>
        </w:rPr>
        <w:annotationRef/>
      </w:r>
      <w:r>
        <w:t xml:space="preserve">I like the last one </w:t>
      </w:r>
    </w:p>
  </w:comment>
  <w:comment w:id="35" w:author="Shinichi Nakagawa" w:date="2020-10-18T09:17:00Z" w:initials="SN">
    <w:p w14:paraId="3C39D511" w14:textId="392C8692" w:rsidR="00B42A91" w:rsidRDefault="00B42A91">
      <w:pPr>
        <w:pStyle w:val="CommentText"/>
      </w:pPr>
      <w:r>
        <w:rPr>
          <w:rStyle w:val="CommentReference"/>
        </w:rPr>
        <w:annotationRef/>
      </w:r>
      <w:r>
        <w:t>Nice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BC26197" w15:done="0"/>
  <w15:commentEx w15:paraId="3DA1BCA2" w15:done="0"/>
  <w15:commentEx w15:paraId="7FEC6C1B" w15:done="0"/>
  <w15:commentEx w15:paraId="30E120D2" w15:done="1"/>
  <w15:commentEx w15:paraId="0A6BE547" w15:paraIdParent="30E120D2" w15:done="1"/>
  <w15:commentEx w15:paraId="68B42D28" w15:paraIdParent="30E120D2" w15:done="1"/>
  <w15:commentEx w15:paraId="55011B99" w15:paraIdParent="30E120D2" w15:done="1"/>
  <w15:commentEx w15:paraId="4103E6B2" w15:done="0"/>
  <w15:commentEx w15:paraId="2F5A92CF" w15:done="0"/>
  <w15:commentEx w15:paraId="7C33614F" w15:done="0"/>
  <w15:commentEx w15:paraId="068D64E8" w15:paraIdParent="7C33614F" w15:done="0"/>
  <w15:commentEx w15:paraId="53812D90" w15:done="1"/>
  <w15:commentEx w15:paraId="1DBDCCA0" w15:paraIdParent="53812D90" w15:done="1"/>
  <w15:commentEx w15:paraId="6FB65AF9" w15:done="0"/>
  <w15:commentEx w15:paraId="1778F29F" w15:paraIdParent="6FB65AF9" w15:done="0"/>
  <w15:commentEx w15:paraId="08E2FD9E" w15:done="0"/>
  <w15:commentEx w15:paraId="1548AA04" w15:done="0"/>
  <w15:commentEx w15:paraId="047AECD2" w15:paraIdParent="1548AA04" w15:done="0"/>
  <w15:commentEx w15:paraId="3C39D5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7DCC9" w16cex:dateUtc="2020-10-18T22:37:00Z"/>
  <w16cex:commentExtensible w16cex:durableId="2337DD96" w16cex:dateUtc="2020-10-18T22:40:00Z"/>
  <w16cex:commentExtensible w16cex:durableId="2337DE0F" w16cex:dateUtc="2020-10-18T22:42:00Z"/>
  <w16cex:commentExtensible w16cex:durableId="2309A9B5" w16cex:dateUtc="2020-09-13T22:35:00Z"/>
  <w16cex:commentExtensible w16cex:durableId="231D9B73" w16cex:dateUtc="2020-09-29T01:39:00Z"/>
  <w16cex:commentExtensible w16cex:durableId="231DAAA7" w16cex:dateUtc="2020-09-29T02:44:00Z"/>
  <w16cex:commentExtensible w16cex:durableId="23368666" w16cex:dateUtc="2020-10-17T22:16:00Z"/>
  <w16cex:commentExtensible w16cex:durableId="2337DE3B" w16cex:dateUtc="2020-10-18T22:43:00Z"/>
  <w16cex:commentExtensible w16cex:durableId="2337DFA3" w16cex:dateUtc="2020-10-18T22:49:00Z"/>
  <w16cex:commentExtensible w16cex:durableId="233686CF" w16cex:dateUtc="2020-10-17T22:18:00Z"/>
  <w16cex:commentExtensible w16cex:durableId="23380EE6" w16cex:dateUtc="2020-10-19T02:11:00Z"/>
  <w16cex:commentExtensible w16cex:durableId="2305D115" w16cex:dateUtc="2020-09-11T00:33:00Z"/>
  <w16cex:commentExtensible w16cex:durableId="231DB9A2" w16cex:dateUtc="2020-09-29T03:48:00Z"/>
  <w16cex:commentExtensible w16cex:durableId="2337E03F" w16cex:dateUtc="2020-10-18T22:51:00Z"/>
  <w16cex:commentExtensible w16cex:durableId="23380F20" w16cex:dateUtc="2020-10-19T02:12:00Z"/>
  <w16cex:commentExtensible w16cex:durableId="2337E1D5" w16cex:dateUtc="2020-10-18T22:58:00Z"/>
  <w16cex:commentExtensible w16cex:durableId="23298DEF" w16cex:dateUtc="2020-10-08T02:09:00Z"/>
  <w16cex:commentExtensible w16cex:durableId="2337F2BF" w16cex:dateUtc="2020-10-19T00:10:00Z"/>
  <w16cex:commentExtensible w16cex:durableId="233686B8" w16cex:dateUtc="2020-10-17T22: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BC26197" w16cid:durableId="2337DCC9"/>
  <w16cid:commentId w16cid:paraId="3DA1BCA2" w16cid:durableId="2337DD96"/>
  <w16cid:commentId w16cid:paraId="7FEC6C1B" w16cid:durableId="2337DE0F"/>
  <w16cid:commentId w16cid:paraId="30E120D2" w16cid:durableId="2309A9B5"/>
  <w16cid:commentId w16cid:paraId="0A6BE547" w16cid:durableId="231D9B73"/>
  <w16cid:commentId w16cid:paraId="68B42D28" w16cid:durableId="231DAAA7"/>
  <w16cid:commentId w16cid:paraId="55011B99" w16cid:durableId="23368666"/>
  <w16cid:commentId w16cid:paraId="4103E6B2" w16cid:durableId="2337DE3B"/>
  <w16cid:commentId w16cid:paraId="2F5A92CF" w16cid:durableId="2337DFA3"/>
  <w16cid:commentId w16cid:paraId="7C33614F" w16cid:durableId="233686CF"/>
  <w16cid:commentId w16cid:paraId="068D64E8" w16cid:durableId="23380EE6"/>
  <w16cid:commentId w16cid:paraId="53812D90" w16cid:durableId="2305D115"/>
  <w16cid:commentId w16cid:paraId="1DBDCCA0" w16cid:durableId="231DB9A2"/>
  <w16cid:commentId w16cid:paraId="6FB65AF9" w16cid:durableId="2337E03F"/>
  <w16cid:commentId w16cid:paraId="1778F29F" w16cid:durableId="23380F20"/>
  <w16cid:commentId w16cid:paraId="08E2FD9E" w16cid:durableId="2337E1D5"/>
  <w16cid:commentId w16cid:paraId="1548AA04" w16cid:durableId="23298DEF"/>
  <w16cid:commentId w16cid:paraId="047AECD2" w16cid:durableId="2337F2BF"/>
  <w16cid:commentId w16cid:paraId="3C39D511" w16cid:durableId="233686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inichi Nakagawa">
    <w15:presenceInfo w15:providerId="AD" w15:userId="S::z3437171@ad.unsw.edu.au::2630e6b5-dad5-4913-9a8e-5293ece7e19a"/>
  </w15:person>
  <w15:person w15:author="Daniel Noble">
    <w15:presenceInfo w15:providerId="AD" w15:userId="S::u5062688@anu.edu.au::cd1442c4-8911-414d-88db-662b5685b55e"/>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06F"/>
    <w:rsid w:val="00000893"/>
    <w:rsid w:val="00002462"/>
    <w:rsid w:val="00003E53"/>
    <w:rsid w:val="000040D3"/>
    <w:rsid w:val="000077B1"/>
    <w:rsid w:val="000104DC"/>
    <w:rsid w:val="000112B6"/>
    <w:rsid w:val="00011838"/>
    <w:rsid w:val="00012A3A"/>
    <w:rsid w:val="00013029"/>
    <w:rsid w:val="00015242"/>
    <w:rsid w:val="0001579C"/>
    <w:rsid w:val="00015E7C"/>
    <w:rsid w:val="000224D3"/>
    <w:rsid w:val="00024234"/>
    <w:rsid w:val="00027110"/>
    <w:rsid w:val="000272E8"/>
    <w:rsid w:val="0002763A"/>
    <w:rsid w:val="000311B3"/>
    <w:rsid w:val="00031CB2"/>
    <w:rsid w:val="000365A1"/>
    <w:rsid w:val="00036EA8"/>
    <w:rsid w:val="0004698F"/>
    <w:rsid w:val="00055A01"/>
    <w:rsid w:val="0005607F"/>
    <w:rsid w:val="000560F2"/>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3F53"/>
    <w:rsid w:val="0009402D"/>
    <w:rsid w:val="00095875"/>
    <w:rsid w:val="00096DF0"/>
    <w:rsid w:val="000A582A"/>
    <w:rsid w:val="000B1034"/>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2CE7"/>
    <w:rsid w:val="000E30E7"/>
    <w:rsid w:val="000E5706"/>
    <w:rsid w:val="000E6843"/>
    <w:rsid w:val="000E6848"/>
    <w:rsid w:val="000F70BF"/>
    <w:rsid w:val="001040A8"/>
    <w:rsid w:val="001050C2"/>
    <w:rsid w:val="00105900"/>
    <w:rsid w:val="001111B7"/>
    <w:rsid w:val="00111353"/>
    <w:rsid w:val="001119B8"/>
    <w:rsid w:val="00113E58"/>
    <w:rsid w:val="001140C3"/>
    <w:rsid w:val="001140D0"/>
    <w:rsid w:val="001144EE"/>
    <w:rsid w:val="00117BCC"/>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4D23"/>
    <w:rsid w:val="00184F53"/>
    <w:rsid w:val="001858F0"/>
    <w:rsid w:val="00186C08"/>
    <w:rsid w:val="001908F0"/>
    <w:rsid w:val="001921E7"/>
    <w:rsid w:val="00192B34"/>
    <w:rsid w:val="001956CF"/>
    <w:rsid w:val="00196686"/>
    <w:rsid w:val="001975B1"/>
    <w:rsid w:val="001A0C80"/>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202E4B"/>
    <w:rsid w:val="00203A14"/>
    <w:rsid w:val="00203D94"/>
    <w:rsid w:val="00204FF8"/>
    <w:rsid w:val="002053E2"/>
    <w:rsid w:val="0020634B"/>
    <w:rsid w:val="00206D51"/>
    <w:rsid w:val="00207D3C"/>
    <w:rsid w:val="0021007B"/>
    <w:rsid w:val="00211263"/>
    <w:rsid w:val="002128F6"/>
    <w:rsid w:val="002179BE"/>
    <w:rsid w:val="002210C1"/>
    <w:rsid w:val="00224865"/>
    <w:rsid w:val="00224E35"/>
    <w:rsid w:val="00226F4A"/>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44FA"/>
    <w:rsid w:val="002546AB"/>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92"/>
    <w:rsid w:val="002A7E5F"/>
    <w:rsid w:val="002B0ED6"/>
    <w:rsid w:val="002B2151"/>
    <w:rsid w:val="002B435C"/>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5A05"/>
    <w:rsid w:val="002E004C"/>
    <w:rsid w:val="002E2E68"/>
    <w:rsid w:val="002E35BE"/>
    <w:rsid w:val="002F049A"/>
    <w:rsid w:val="002F57F6"/>
    <w:rsid w:val="003006E1"/>
    <w:rsid w:val="00300D87"/>
    <w:rsid w:val="003030DA"/>
    <w:rsid w:val="0030316B"/>
    <w:rsid w:val="00305648"/>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2E8"/>
    <w:rsid w:val="003630C7"/>
    <w:rsid w:val="003639A3"/>
    <w:rsid w:val="00364AF0"/>
    <w:rsid w:val="003657E4"/>
    <w:rsid w:val="00365E28"/>
    <w:rsid w:val="0036612E"/>
    <w:rsid w:val="00370E46"/>
    <w:rsid w:val="0037432B"/>
    <w:rsid w:val="00376AC7"/>
    <w:rsid w:val="003813F1"/>
    <w:rsid w:val="003823FA"/>
    <w:rsid w:val="00382E94"/>
    <w:rsid w:val="00384CA3"/>
    <w:rsid w:val="003854A9"/>
    <w:rsid w:val="00385F73"/>
    <w:rsid w:val="00386354"/>
    <w:rsid w:val="00387140"/>
    <w:rsid w:val="0039168A"/>
    <w:rsid w:val="00392B11"/>
    <w:rsid w:val="003A405C"/>
    <w:rsid w:val="003A70F3"/>
    <w:rsid w:val="003B014A"/>
    <w:rsid w:val="003B0B6A"/>
    <w:rsid w:val="003B3F60"/>
    <w:rsid w:val="003C28A7"/>
    <w:rsid w:val="003C60C0"/>
    <w:rsid w:val="003C6320"/>
    <w:rsid w:val="003D05B1"/>
    <w:rsid w:val="003D3AD1"/>
    <w:rsid w:val="003D3BD3"/>
    <w:rsid w:val="003D3E00"/>
    <w:rsid w:val="003D4F4A"/>
    <w:rsid w:val="003D721B"/>
    <w:rsid w:val="003D7DDD"/>
    <w:rsid w:val="003E0332"/>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A19"/>
    <w:rsid w:val="0042241B"/>
    <w:rsid w:val="00423B2E"/>
    <w:rsid w:val="00426327"/>
    <w:rsid w:val="0042638A"/>
    <w:rsid w:val="00431125"/>
    <w:rsid w:val="004328B1"/>
    <w:rsid w:val="0043490F"/>
    <w:rsid w:val="00435F18"/>
    <w:rsid w:val="00437ED7"/>
    <w:rsid w:val="0044122D"/>
    <w:rsid w:val="00443918"/>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5A8F"/>
    <w:rsid w:val="00476CAE"/>
    <w:rsid w:val="00476EF9"/>
    <w:rsid w:val="00477397"/>
    <w:rsid w:val="0047773B"/>
    <w:rsid w:val="00484E30"/>
    <w:rsid w:val="00487AEF"/>
    <w:rsid w:val="00490790"/>
    <w:rsid w:val="004944AD"/>
    <w:rsid w:val="004946B4"/>
    <w:rsid w:val="0049629B"/>
    <w:rsid w:val="00496477"/>
    <w:rsid w:val="004A1BB2"/>
    <w:rsid w:val="004A2001"/>
    <w:rsid w:val="004A270B"/>
    <w:rsid w:val="004A33A0"/>
    <w:rsid w:val="004A5BC8"/>
    <w:rsid w:val="004A66B5"/>
    <w:rsid w:val="004A7DD2"/>
    <w:rsid w:val="004B0B8B"/>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897"/>
    <w:rsid w:val="00566250"/>
    <w:rsid w:val="0056736E"/>
    <w:rsid w:val="0056747D"/>
    <w:rsid w:val="0057340F"/>
    <w:rsid w:val="0057632B"/>
    <w:rsid w:val="0058190A"/>
    <w:rsid w:val="0058423A"/>
    <w:rsid w:val="00584332"/>
    <w:rsid w:val="00590295"/>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426C"/>
    <w:rsid w:val="005C6252"/>
    <w:rsid w:val="005C6375"/>
    <w:rsid w:val="005D0603"/>
    <w:rsid w:val="005D0E6F"/>
    <w:rsid w:val="005D27B5"/>
    <w:rsid w:val="005D2CD1"/>
    <w:rsid w:val="005D3EB4"/>
    <w:rsid w:val="005D5FC0"/>
    <w:rsid w:val="005D6ABE"/>
    <w:rsid w:val="005D7E67"/>
    <w:rsid w:val="005E6420"/>
    <w:rsid w:val="005F3B04"/>
    <w:rsid w:val="005F62AC"/>
    <w:rsid w:val="005F6717"/>
    <w:rsid w:val="00602823"/>
    <w:rsid w:val="006073E2"/>
    <w:rsid w:val="0060765A"/>
    <w:rsid w:val="006115AC"/>
    <w:rsid w:val="006139EA"/>
    <w:rsid w:val="00613AF6"/>
    <w:rsid w:val="006150C3"/>
    <w:rsid w:val="00615377"/>
    <w:rsid w:val="0061542D"/>
    <w:rsid w:val="00615C53"/>
    <w:rsid w:val="006174D2"/>
    <w:rsid w:val="00617A81"/>
    <w:rsid w:val="006202B1"/>
    <w:rsid w:val="00624B66"/>
    <w:rsid w:val="00624E65"/>
    <w:rsid w:val="00624EF1"/>
    <w:rsid w:val="006306FD"/>
    <w:rsid w:val="00631933"/>
    <w:rsid w:val="0063201F"/>
    <w:rsid w:val="00632C0E"/>
    <w:rsid w:val="00632F8F"/>
    <w:rsid w:val="00635EE7"/>
    <w:rsid w:val="00640B9E"/>
    <w:rsid w:val="006425AC"/>
    <w:rsid w:val="00642A82"/>
    <w:rsid w:val="00647F2A"/>
    <w:rsid w:val="006508AC"/>
    <w:rsid w:val="00652422"/>
    <w:rsid w:val="00653297"/>
    <w:rsid w:val="00653697"/>
    <w:rsid w:val="00655EBC"/>
    <w:rsid w:val="00657A9C"/>
    <w:rsid w:val="00663684"/>
    <w:rsid w:val="00665E72"/>
    <w:rsid w:val="00665FC8"/>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5CB9"/>
    <w:rsid w:val="006A6EBE"/>
    <w:rsid w:val="006A796C"/>
    <w:rsid w:val="006B0165"/>
    <w:rsid w:val="006B39DA"/>
    <w:rsid w:val="006B7939"/>
    <w:rsid w:val="006C08B9"/>
    <w:rsid w:val="006C12D6"/>
    <w:rsid w:val="006C2246"/>
    <w:rsid w:val="006C4C70"/>
    <w:rsid w:val="006C5C6F"/>
    <w:rsid w:val="006D0B22"/>
    <w:rsid w:val="006D2D1C"/>
    <w:rsid w:val="006D33AE"/>
    <w:rsid w:val="006D35F1"/>
    <w:rsid w:val="006D4BA5"/>
    <w:rsid w:val="006D5078"/>
    <w:rsid w:val="006D741A"/>
    <w:rsid w:val="006D7494"/>
    <w:rsid w:val="006E02B5"/>
    <w:rsid w:val="006E05AC"/>
    <w:rsid w:val="006E26C7"/>
    <w:rsid w:val="006E317D"/>
    <w:rsid w:val="006E4AC7"/>
    <w:rsid w:val="006E4D62"/>
    <w:rsid w:val="006E67FB"/>
    <w:rsid w:val="006E736E"/>
    <w:rsid w:val="006F0138"/>
    <w:rsid w:val="006F0D07"/>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C2E"/>
    <w:rsid w:val="0078603B"/>
    <w:rsid w:val="007908AB"/>
    <w:rsid w:val="007909FF"/>
    <w:rsid w:val="007926CA"/>
    <w:rsid w:val="00796769"/>
    <w:rsid w:val="007968D4"/>
    <w:rsid w:val="007A000C"/>
    <w:rsid w:val="007A333B"/>
    <w:rsid w:val="007A398E"/>
    <w:rsid w:val="007A3F96"/>
    <w:rsid w:val="007A461C"/>
    <w:rsid w:val="007A78A6"/>
    <w:rsid w:val="007B3C0A"/>
    <w:rsid w:val="007B4026"/>
    <w:rsid w:val="007B4A7A"/>
    <w:rsid w:val="007B4BF9"/>
    <w:rsid w:val="007B5EBD"/>
    <w:rsid w:val="007B6EDD"/>
    <w:rsid w:val="007B73D9"/>
    <w:rsid w:val="007B76C0"/>
    <w:rsid w:val="007C0D86"/>
    <w:rsid w:val="007C35EB"/>
    <w:rsid w:val="007C3868"/>
    <w:rsid w:val="007C52F0"/>
    <w:rsid w:val="007C535A"/>
    <w:rsid w:val="007C684F"/>
    <w:rsid w:val="007D4805"/>
    <w:rsid w:val="007D7204"/>
    <w:rsid w:val="007D7A0F"/>
    <w:rsid w:val="007E12BE"/>
    <w:rsid w:val="007E1630"/>
    <w:rsid w:val="007E5310"/>
    <w:rsid w:val="007E6F6F"/>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6CB"/>
    <w:rsid w:val="00847598"/>
    <w:rsid w:val="00847E3F"/>
    <w:rsid w:val="00850684"/>
    <w:rsid w:val="0085156C"/>
    <w:rsid w:val="008528AD"/>
    <w:rsid w:val="00853845"/>
    <w:rsid w:val="00854079"/>
    <w:rsid w:val="0085481F"/>
    <w:rsid w:val="0085551F"/>
    <w:rsid w:val="0086210E"/>
    <w:rsid w:val="008640EE"/>
    <w:rsid w:val="00864A7F"/>
    <w:rsid w:val="00864CB2"/>
    <w:rsid w:val="008735E2"/>
    <w:rsid w:val="0087468E"/>
    <w:rsid w:val="00876543"/>
    <w:rsid w:val="00876764"/>
    <w:rsid w:val="00881EE8"/>
    <w:rsid w:val="008846BA"/>
    <w:rsid w:val="00885D52"/>
    <w:rsid w:val="00887792"/>
    <w:rsid w:val="00890EFD"/>
    <w:rsid w:val="00894AD4"/>
    <w:rsid w:val="00894D53"/>
    <w:rsid w:val="008979EB"/>
    <w:rsid w:val="008A0985"/>
    <w:rsid w:val="008A10D1"/>
    <w:rsid w:val="008A18DC"/>
    <w:rsid w:val="008A1DFC"/>
    <w:rsid w:val="008A2D4A"/>
    <w:rsid w:val="008A4F7C"/>
    <w:rsid w:val="008A5510"/>
    <w:rsid w:val="008A70A8"/>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4671"/>
    <w:rsid w:val="008D5765"/>
    <w:rsid w:val="008D6F77"/>
    <w:rsid w:val="008D6FFF"/>
    <w:rsid w:val="008E0018"/>
    <w:rsid w:val="008E015A"/>
    <w:rsid w:val="008E06DB"/>
    <w:rsid w:val="008E08F4"/>
    <w:rsid w:val="008E1FF0"/>
    <w:rsid w:val="008E384B"/>
    <w:rsid w:val="008E57E9"/>
    <w:rsid w:val="008E61A3"/>
    <w:rsid w:val="008E61EB"/>
    <w:rsid w:val="008E64ED"/>
    <w:rsid w:val="008E7082"/>
    <w:rsid w:val="008E76BD"/>
    <w:rsid w:val="008F395F"/>
    <w:rsid w:val="008F7A48"/>
    <w:rsid w:val="009006C8"/>
    <w:rsid w:val="00902C85"/>
    <w:rsid w:val="00902C9F"/>
    <w:rsid w:val="00903F45"/>
    <w:rsid w:val="00906A12"/>
    <w:rsid w:val="009121C1"/>
    <w:rsid w:val="00914168"/>
    <w:rsid w:val="009146F3"/>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75E"/>
    <w:rsid w:val="00AC4989"/>
    <w:rsid w:val="00AC4E55"/>
    <w:rsid w:val="00AC6D9B"/>
    <w:rsid w:val="00AD094C"/>
    <w:rsid w:val="00AD24C8"/>
    <w:rsid w:val="00AD26E1"/>
    <w:rsid w:val="00AD3BA0"/>
    <w:rsid w:val="00AD4CE3"/>
    <w:rsid w:val="00AD5509"/>
    <w:rsid w:val="00AD5BC0"/>
    <w:rsid w:val="00AD622B"/>
    <w:rsid w:val="00AE049B"/>
    <w:rsid w:val="00AE0DED"/>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5C5E"/>
    <w:rsid w:val="00B416D5"/>
    <w:rsid w:val="00B4214F"/>
    <w:rsid w:val="00B42A91"/>
    <w:rsid w:val="00B42C73"/>
    <w:rsid w:val="00B507A2"/>
    <w:rsid w:val="00B5114B"/>
    <w:rsid w:val="00B51EBE"/>
    <w:rsid w:val="00B528FE"/>
    <w:rsid w:val="00B62727"/>
    <w:rsid w:val="00B6301A"/>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B2863"/>
    <w:rsid w:val="00BB3ACC"/>
    <w:rsid w:val="00BB6C53"/>
    <w:rsid w:val="00BC00EF"/>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3563"/>
    <w:rsid w:val="00C3401A"/>
    <w:rsid w:val="00C3571E"/>
    <w:rsid w:val="00C366E7"/>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D003D9"/>
    <w:rsid w:val="00D029CA"/>
    <w:rsid w:val="00D03DC5"/>
    <w:rsid w:val="00D0554B"/>
    <w:rsid w:val="00D063BE"/>
    <w:rsid w:val="00D10AF4"/>
    <w:rsid w:val="00D12670"/>
    <w:rsid w:val="00D12A35"/>
    <w:rsid w:val="00D146B0"/>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708B6"/>
    <w:rsid w:val="00D731FB"/>
    <w:rsid w:val="00D749F0"/>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E31F6"/>
    <w:rsid w:val="00DE66B8"/>
    <w:rsid w:val="00DE6B68"/>
    <w:rsid w:val="00DF0747"/>
    <w:rsid w:val="00DF1573"/>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CC2"/>
    <w:rsid w:val="00E57D21"/>
    <w:rsid w:val="00E61257"/>
    <w:rsid w:val="00E6342D"/>
    <w:rsid w:val="00E636A8"/>
    <w:rsid w:val="00E64B49"/>
    <w:rsid w:val="00E6678A"/>
    <w:rsid w:val="00E70336"/>
    <w:rsid w:val="00E70389"/>
    <w:rsid w:val="00E70458"/>
    <w:rsid w:val="00E7149A"/>
    <w:rsid w:val="00E76BD9"/>
    <w:rsid w:val="00E81AEE"/>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8AC"/>
    <w:rsid w:val="00EB7354"/>
    <w:rsid w:val="00EC0808"/>
    <w:rsid w:val="00EC19A6"/>
    <w:rsid w:val="00EC29DC"/>
    <w:rsid w:val="00EC6266"/>
    <w:rsid w:val="00EC7055"/>
    <w:rsid w:val="00EC7CB4"/>
    <w:rsid w:val="00ED179D"/>
    <w:rsid w:val="00ED5A86"/>
    <w:rsid w:val="00ED5C00"/>
    <w:rsid w:val="00ED7CA8"/>
    <w:rsid w:val="00EE2410"/>
    <w:rsid w:val="00EF041D"/>
    <w:rsid w:val="00EF1492"/>
    <w:rsid w:val="00EF2056"/>
    <w:rsid w:val="00EF50CB"/>
    <w:rsid w:val="00F00D28"/>
    <w:rsid w:val="00F00F3C"/>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7B5B"/>
    <w:rsid w:val="00F9189E"/>
    <w:rsid w:val="00F91B6F"/>
    <w:rsid w:val="00F92DEA"/>
    <w:rsid w:val="00F9419D"/>
    <w:rsid w:val="00F945F7"/>
    <w:rsid w:val="00F976D0"/>
    <w:rsid w:val="00FA0926"/>
    <w:rsid w:val="00FA13F2"/>
    <w:rsid w:val="00FA2014"/>
    <w:rsid w:val="00FA3624"/>
    <w:rsid w:val="00FA427B"/>
    <w:rsid w:val="00FA717A"/>
    <w:rsid w:val="00FB6519"/>
    <w:rsid w:val="00FC155D"/>
    <w:rsid w:val="00FC1890"/>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fonti.kar@gmail.com" TargetMode="Externa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95</TotalTime>
  <Pages>15</Pages>
  <Words>50989</Words>
  <Characters>290638</Characters>
  <Application>Microsoft Office Word</Application>
  <DocSecurity>0</DocSecurity>
  <Lines>2421</Lines>
  <Paragraphs>6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fonti.kar@gmail.com</cp:lastModifiedBy>
  <cp:revision>744</cp:revision>
  <cp:lastPrinted>2020-10-01T23:31:00Z</cp:lastPrinted>
  <dcterms:created xsi:type="dcterms:W3CDTF">2020-04-07T04:17:00Z</dcterms:created>
  <dcterms:modified xsi:type="dcterms:W3CDTF">2020-10-19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9nT0ITq1"/&gt;&lt;style id="http://www.zotero.org/styles/apa" locale="en-GB" hasBibliography="1" bibliographyStyleHasBeenSet="1"/&gt;&lt;prefs&gt;&lt;pref name="fieldType" value="Field"/&gt;&lt;/prefs&gt;&lt;/data&gt;</vt:lpwstr>
  </property>
</Properties>
</file>